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531CC2">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Between Adaptability </w:t>
      </w:r>
      <w:r w:rsidR="00531CC2">
        <w:rPr>
          <w:sz w:val="32"/>
          <w:szCs w:val="24"/>
        </w:rPr>
        <w:t>a</w:t>
      </w:r>
      <w:r w:rsidR="0038310A" w:rsidRPr="0038310A">
        <w:rPr>
          <w:sz w:val="32"/>
          <w:szCs w:val="24"/>
        </w:rPr>
        <w:t>nd Adaptedness</w:t>
      </w:r>
    </w:p>
    <w:p w:rsidR="002630C5" w:rsidRDefault="002630C5" w:rsidP="002A0DCC">
      <w:pPr>
        <w:pStyle w:val="Subtitle"/>
        <w:spacing w:line="480" w:lineRule="auto"/>
        <w:ind w:firstLine="284"/>
      </w:pPr>
    </w:p>
    <w:p w:rsidR="002630C5" w:rsidRPr="0038310A" w:rsidRDefault="002630C5" w:rsidP="0038310A">
      <w:pPr>
        <w:pStyle w:val="Subtitle"/>
        <w:spacing w:line="480" w:lineRule="auto"/>
        <w:ind w:firstLine="284"/>
        <w:jc w:val="center"/>
        <w:rPr>
          <w:sz w:val="28"/>
          <w:szCs w:val="22"/>
        </w:rPr>
      </w:pPr>
      <w:r w:rsidRPr="0038310A">
        <w:rPr>
          <w:sz w:val="28"/>
          <w:szCs w:val="22"/>
        </w:rPr>
        <w:t>Yoav Ram and Lilach Hadany</w:t>
      </w:r>
    </w:p>
    <w:p w:rsidR="0038310A" w:rsidRDefault="0038310A" w:rsidP="0038310A">
      <w:pPr>
        <w:spacing w:line="480" w:lineRule="auto"/>
        <w:ind w:firstLine="284"/>
        <w:rPr>
          <w:rFonts w:ascii="Times New Roman" w:hAnsi="Times New Roman" w:cs="Times New Roman"/>
        </w:rPr>
      </w:pPr>
    </w:p>
    <w:p w:rsidR="002630C5" w:rsidRDefault="0038310A" w:rsidP="0038310A">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38310A">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38310A">
      <w:pPr>
        <w:spacing w:line="480" w:lineRule="auto"/>
        <w:ind w:firstLine="284"/>
        <w:rPr>
          <w:lang w:bidi="hi-IN"/>
        </w:rPr>
      </w:pPr>
      <w:r>
        <w:rPr>
          <w:lang w:bidi="hi-IN"/>
        </w:rPr>
        <w:t>Tel-Aviv 69978, Israel</w:t>
      </w:r>
      <w:r w:rsidR="0038310A">
        <w:rPr>
          <w:lang w:bidi="hi-IN"/>
        </w:rPr>
        <w:t>. Tel. +972.3.640.6886</w:t>
      </w:r>
    </w:p>
    <w:p w:rsidR="002630C5" w:rsidRDefault="004E278A" w:rsidP="0038310A">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 and adaptedness</w:t>
      </w:r>
    </w:p>
    <w:p w:rsidR="00347C94" w:rsidRDefault="00347C94" w:rsidP="0038310A">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313F54">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313F54">
        <w:rPr>
          <w:lang w:bidi="hi-IN"/>
        </w:rPr>
        <w:t>X</w:t>
      </w:r>
      <w:r w:rsidR="00347C94">
        <w:rPr>
          <w:lang w:bidi="hi-IN"/>
        </w:rPr>
        <w:t xml:space="preserve"> figures, 1 table</w:t>
      </w:r>
    </w:p>
    <w:p w:rsidR="0038310A" w:rsidRDefault="00347C94" w:rsidP="00FB1726">
      <w:pPr>
        <w:spacing w:line="480" w:lineRule="auto"/>
        <w:ind w:firstLine="284"/>
        <w:rPr>
          <w:lang w:bidi="hi-IN"/>
        </w:rPr>
      </w:pPr>
      <w:r w:rsidRPr="0038310A">
        <w:rPr>
          <w:b/>
          <w:bCs/>
          <w:lang w:bidi="hi-IN"/>
        </w:rPr>
        <w:t>Data archiving</w:t>
      </w:r>
      <w:r w:rsidR="00FB1726">
        <w:rPr>
          <w:lang w:bidi="hi-IN"/>
        </w:rPr>
        <w:t>: Dryad</w:t>
      </w:r>
    </w:p>
    <w:p w:rsidR="0038310A" w:rsidRDefault="0038310A" w:rsidP="0038310A">
      <w:pPr>
        <w:rPr>
          <w:lang w:bidi="hi-IN"/>
        </w:rPr>
      </w:pPr>
      <w:r>
        <w:rPr>
          <w:lang w:bidi="hi-IN"/>
        </w:rPr>
        <w:br w:type="page"/>
      </w:r>
    </w:p>
    <w:p w:rsidR="003757EA" w:rsidRDefault="003757EA" w:rsidP="002A0DCC">
      <w:pPr>
        <w:pStyle w:val="Heading1"/>
        <w:keepLines w:val="0"/>
        <w:numPr>
          <w:ilvl w:val="0"/>
          <w:numId w:val="0"/>
        </w:numPr>
        <w:tabs>
          <w:tab w:val="left" w:pos="482"/>
        </w:tabs>
        <w:spacing w:after="180" w:line="480" w:lineRule="auto"/>
        <w:jc w:val="both"/>
      </w:pPr>
      <w:r>
        <w:lastRenderedPageBreak/>
        <w:t>Abstract</w:t>
      </w:r>
    </w:p>
    <w:p w:rsidR="00282DE0" w:rsidRDefault="00D4102F" w:rsidP="00282DE0">
      <w:pPr>
        <w:spacing w:line="480" w:lineRule="auto"/>
      </w:pPr>
      <w:r>
        <w:t xml:space="preserve">Evolutionary theory suggests </w:t>
      </w:r>
      <w:r w:rsidR="00282DE0">
        <w:t xml:space="preserve">that </w:t>
      </w:r>
      <w:r>
        <w:t xml:space="preserve">the mutation rate must balance between </w:t>
      </w:r>
      <w:r w:rsidRPr="00282DE0">
        <w:rPr>
          <w:i/>
          <w:iCs/>
        </w:rPr>
        <w:t>adaptability</w:t>
      </w:r>
      <w:r>
        <w:t xml:space="preserve"> – the ability to adapt – and </w:t>
      </w:r>
      <w:r w:rsidRPr="00D4102F">
        <w:rPr>
          <w:i/>
          <w:iCs/>
        </w:rPr>
        <w:t>adaptedness</w:t>
      </w:r>
      <w:r>
        <w:t xml:space="preserve"> – the ability to remain adapted.</w:t>
      </w:r>
      <w:r w:rsidR="00282DE0">
        <w:t xml:space="preserve"> </w:t>
      </w:r>
    </w:p>
    <w:p w:rsidR="003757EA" w:rsidRPr="00282DE0" w:rsidRDefault="00282DE0" w:rsidP="006D3220">
      <w:pPr>
        <w:spacing w:line="480" w:lineRule="auto"/>
      </w:pPr>
      <w:r>
        <w:t xml:space="preserve">We model a population crossing a fitness valley and analyze the rate of complex adaptation with and without stress-induced mutagenesis - the increase of mutation rates in response to stress or maladaptation. </w:t>
      </w:r>
      <w:r w:rsidR="00021B61">
        <w:t xml:space="preserve">We </w:t>
      </w:r>
      <w:r>
        <w:t xml:space="preserve">show that stress-induced mutagenesis breaks this evolutionary trade-off, increasing the </w:t>
      </w:r>
      <w:r>
        <w:rPr>
          <w:i/>
          <w:iCs/>
        </w:rPr>
        <w:t>adaptability</w:t>
      </w:r>
      <w:r>
        <w:t xml:space="preserve"> of asexual populations without reducing their </w:t>
      </w:r>
      <w:r>
        <w:rPr>
          <w:i/>
          <w:iCs/>
        </w:rPr>
        <w:t>adaptedness</w:t>
      </w:r>
      <w:r>
        <w:t xml:space="preserve">. </w:t>
      </w:r>
      <w:r w:rsidR="00021B61">
        <w:t xml:space="preserve">Our theoretical </w:t>
      </w:r>
      <w:r>
        <w:t xml:space="preserve">results support the hypothesis that stress-induced mutagenesis </w:t>
      </w:r>
      <w:r w:rsidR="006D3220">
        <w:t>can be</w:t>
      </w:r>
      <w:r>
        <w:t xml:space="preserve"> an </w:t>
      </w:r>
      <w:r w:rsidR="008643AC">
        <w:t xml:space="preserve">adaptive </w:t>
      </w:r>
      <w:r>
        <w:t>trait</w:t>
      </w:r>
      <w:r w:rsidR="006D3220">
        <w:t xml:space="preserve"> </w:t>
      </w:r>
      <w:r w:rsidR="006D3220" w:rsidRPr="006D3220">
        <w:t>and provide quantitative predictions about the difference between different mutational strategies in adaptive evolution.</w:t>
      </w:r>
    </w:p>
    <w:p w:rsidR="00625517" w:rsidRDefault="00625517" w:rsidP="002A0DCC">
      <w:pPr>
        <w:pStyle w:val="Heading1"/>
        <w:keepLines w:val="0"/>
        <w:tabs>
          <w:tab w:val="left" w:pos="482"/>
        </w:tabs>
        <w:spacing w:after="180" w:line="480" w:lineRule="auto"/>
        <w:ind w:left="0" w:firstLine="0"/>
        <w:jc w:val="both"/>
      </w:pPr>
      <w:r>
        <w:t>Introduction</w:t>
      </w:r>
    </w:p>
    <w:p w:rsidR="00625517" w:rsidRDefault="001307C7" w:rsidP="00AE4609">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ED111F">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ution in a constant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17087D">
        <w:t>. Therefore, these mutator alleles</w:t>
      </w:r>
      <w:r>
        <w:t xml:space="preserve"> are </w:t>
      </w:r>
      <w:r w:rsidR="0017087D">
        <w:t>selected against</w:t>
      </w:r>
      <w:r>
        <w:t>, leading to "the rise and fall of the mutator allele"</w:t>
      </w:r>
      <w:r w:rsidR="00E1760D">
        <w:t xml:space="preserve">, a phenomenon that was studied using experimental evolution </w:t>
      </w:r>
      <w:r w:rsidR="00E1760D">
        <w:fldChar w:fldCharType="begin" w:fldLock="1"/>
      </w:r>
      <w:r w:rsidR="00ED111F">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        \n3/12 populations increase mutation rate within 10,000 generations to between 1 and two orders of magnitude higher\n        \nmutator lineages remained mutators - persistence", "page" : "703-5", "publisher" : "Nature Publishing Group",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 xml:space="preserve">(Sniegowski et </w:t>
      </w:r>
      <w:r w:rsidR="00E1760D" w:rsidRPr="00E1760D">
        <w:rPr>
          <w:noProof/>
        </w:rPr>
        <w:lastRenderedPageBreak/>
        <w:t>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ED111F">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abstract" : "Selection of mutator alleles, increasing the mutation rate up to 10,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monem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 ] }, "note" : "treis to evaluate the results of Taddei et al 1997 for \"natural\" parameter values:\n*population size\n*number of beneficial mutations needed for adaptation\n*selection coefficient of beneficial mutations\n        \n        \nprobability of fixation is defined as the percantage of populations in which the frequency of the mutator  at the end of adaptation reaches 95% - much harder for the mutator then in our model", "page" : "485-4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r w:rsidR="00A725E6">
        <w:t xml:space="preserve">Leigh </w:t>
      </w:r>
      <w:r w:rsidR="00CA7DA9">
        <w:fldChar w:fldCharType="begin" w:fldLock="1"/>
      </w:r>
      <w:r w:rsidR="00ED111F">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rsidR="00A725E6">
        <w:t xml:space="preserve"> suggested that </w:t>
      </w:r>
      <w:r>
        <w:t xml:space="preserve">the mutation rate must balance </w:t>
      </w:r>
      <w:r w:rsidR="00EE3B41">
        <w:t xml:space="preserve">between two </w:t>
      </w:r>
      <w:r w:rsidR="009770F6">
        <w:t>evolutionary traits</w:t>
      </w:r>
      <w:r w:rsidR="00EE3B41">
        <w:t>:</w:t>
      </w:r>
      <w:r>
        <w:t xml:space="preserve"> </w:t>
      </w:r>
      <w:r w:rsidRPr="00A725E6">
        <w:rPr>
          <w:i/>
          <w:iCs/>
        </w:rPr>
        <w:t>adaptability</w:t>
      </w:r>
      <w:r>
        <w:t xml:space="preserve"> </w:t>
      </w:r>
      <w:r w:rsidR="00EE3B41">
        <w:t xml:space="preserve">– the capacity to adapt to new environmental conditions - </w:t>
      </w:r>
      <w:r>
        <w:t xml:space="preserve">and </w:t>
      </w:r>
      <w:r w:rsidRPr="00A725E6">
        <w:rPr>
          <w:i/>
          <w:iCs/>
        </w:rPr>
        <w:t>adaptedness</w:t>
      </w:r>
      <w:r w:rsidR="00EE3B41">
        <w:t xml:space="preserve"> – the capacity to remain adapted to existing conditions</w:t>
      </w:r>
      <w:r>
        <w:t>.</w:t>
      </w:r>
    </w:p>
    <w:p w:rsidR="00F12058" w:rsidRDefault="00A725E6" w:rsidP="00B87664">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C2015F">
        <w:t>many</w:t>
      </w:r>
      <w:r>
        <w:t xml:space="preserve"> species, </w:t>
      </w:r>
      <w:r w:rsidR="00B87664">
        <w:t xml:space="preserve">including </w:t>
      </w:r>
      <w:r>
        <w:t>both prokaryote and eukaryote</w:t>
      </w:r>
      <w:r w:rsidR="00AE4609">
        <w:t xml:space="preserve"> </w:t>
      </w:r>
      <w:r w:rsidR="00AE4609">
        <w:fldChar w:fldCharType="begin" w:fldLock="1"/>
      </w:r>
      <w:r w:rsidR="00ED111F">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AE4609">
        <w:t xml:space="preserve">. The phenomenon was observed in </w:t>
      </w:r>
      <w:r w:rsidR="00AE4609">
        <w:rPr>
          <w:i/>
          <w:iCs/>
        </w:rPr>
        <w:t xml:space="preserve">Escherichia coli </w:t>
      </w:r>
      <w:r w:rsidR="00AE4609">
        <w:t>in the lab</w:t>
      </w:r>
      <w:r w:rsidR="00AE4609">
        <w:rPr>
          <w:i/>
          <w:iCs/>
        </w:rPr>
        <w:t xml:space="preserve"> </w:t>
      </w:r>
      <w:r w:rsidR="00AE4609">
        <w:rPr>
          <w:i/>
          <w:iCs/>
        </w:rPr>
        <w:fldChar w:fldCharType="begin" w:fldLock="1"/>
      </w:r>
      <w:r w:rsidR="00ED111F">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 </w:t>
      </w:r>
      <w:r w:rsidR="00AE4609">
        <w:fldChar w:fldCharType="begin" w:fldLock="1"/>
      </w:r>
      <w:r w:rsidR="00ED111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AE4609">
        <w:t xml:space="preserve">; in other species of bacteria, including Pseudomonads </w:t>
      </w:r>
      <w:r w:rsidR="00AE4609">
        <w:fldChar w:fldCharType="begin" w:fldLock="1"/>
      </w:r>
      <w:r w:rsidR="00ED111F">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fldChar w:fldCharType="separate"/>
      </w:r>
      <w:r w:rsidR="00AE4609" w:rsidRPr="00AE4609">
        <w:rPr>
          <w:noProof/>
        </w:rPr>
        <w:t>(Kivisaar 2010)</w:t>
      </w:r>
      <w:r w:rsidR="00AE4609">
        <w:fldChar w:fldCharType="end"/>
      </w:r>
      <w:r w:rsidR="00C53C8F">
        <w:t xml:space="preserve">, </w:t>
      </w:r>
      <w:r w:rsidR="00C53C8F">
        <w:rPr>
          <w:i/>
          <w:iCs/>
        </w:rPr>
        <w:t xml:space="preserve">Helicobacter pylori </w:t>
      </w:r>
      <w:r w:rsidR="00C53C8F">
        <w:rPr>
          <w:i/>
          <w:iCs/>
        </w:rPr>
        <w:fldChar w:fldCharType="begin" w:fldLock="1"/>
      </w:r>
      <w:r w:rsidR="00ED111F">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Pr>
          <w:i/>
          <w:iCs/>
        </w:rPr>
        <w:fldChar w:fldCharType="separate"/>
      </w:r>
      <w:r w:rsidR="00C53C8F" w:rsidRPr="00C53C8F">
        <w:rPr>
          <w:iCs/>
          <w:noProof/>
        </w:rPr>
        <w:t>(Kang et al. 2006)</w:t>
      </w:r>
      <w:r w:rsidR="00C53C8F">
        <w:rPr>
          <w:i/>
          <w:iCs/>
        </w:rPr>
        <w:fldChar w:fldCharType="end"/>
      </w:r>
      <w:r w:rsidR="00C53C8F">
        <w:t xml:space="preserve">, and </w:t>
      </w:r>
      <w:r w:rsidR="00C53C8F" w:rsidRPr="00C53C8F">
        <w:rPr>
          <w:i/>
          <w:iCs/>
        </w:rPr>
        <w:t>Streptococcus pneumonia</w:t>
      </w:r>
      <w:r w:rsidR="00C53C8F">
        <w:t xml:space="preserve"> </w:t>
      </w:r>
      <w:r w:rsidR="00C53C8F">
        <w:fldChar w:fldCharType="begin" w:fldLock="1"/>
      </w:r>
      <w:r w:rsidR="00ED111F">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Streptococcus pneumoniae.",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fldChar w:fldCharType="separate"/>
      </w:r>
      <w:r w:rsidR="00C53C8F" w:rsidRPr="00C53C8F">
        <w:rPr>
          <w:noProof/>
        </w:rPr>
        <w:t>(Henderson-Begg et al. 2006)</w:t>
      </w:r>
      <w:r w:rsidR="00C53C8F">
        <w:fldChar w:fldCharType="end"/>
      </w:r>
      <w:r w:rsidR="00C53C8F">
        <w:t>.</w:t>
      </w:r>
      <w:r w:rsidR="00AE4609">
        <w:t xml:space="preserve"> </w:t>
      </w:r>
      <w:r w:rsidR="00C53C8F">
        <w:t xml:space="preserve">SIM was also suggested to operate in yeast </w:t>
      </w:r>
      <w:r w:rsidR="00C53C8F">
        <w:fldChar w:fldCharType="begin" w:fldLock="1"/>
      </w:r>
      <w:r w:rsidR="00ED111F">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Saccharomyces cerevisiae.",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fldChar w:fldCharType="separate"/>
      </w:r>
      <w:r w:rsidR="00C53C8F" w:rsidRPr="00C53C8F">
        <w:rPr>
          <w:noProof/>
        </w:rPr>
        <w:t>(Heidenreich 2007; Rodriguez et al. 2012)</w:t>
      </w:r>
      <w:r w:rsidR="00C53C8F">
        <w:fldChar w:fldCharType="end"/>
      </w:r>
      <w:r w:rsidR="00C53C8F">
        <w:t xml:space="preserve">, algae </w:t>
      </w:r>
      <w:r w:rsidR="00C53C8F">
        <w:fldChar w:fldCharType="begin" w:fldLock="1"/>
      </w:r>
      <w:r w:rsidR="00ED111F">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fldChar w:fldCharType="separate"/>
      </w:r>
      <w:r w:rsidR="00C53C8F" w:rsidRPr="00C53C8F">
        <w:rPr>
          <w:noProof/>
        </w:rPr>
        <w:t>(Goho and Bell 2000)</w:t>
      </w:r>
      <w:r w:rsidR="00C53C8F">
        <w:fldChar w:fldCharType="end"/>
      </w:r>
      <w:r w:rsidR="00C53C8F">
        <w:t xml:space="preserve">, </w:t>
      </w:r>
      <w:r w:rsidR="00C53C8F" w:rsidRPr="00C53C8F">
        <w:t>Caenorhabditis</w:t>
      </w:r>
      <w:r w:rsidR="00C53C8F">
        <w:t xml:space="preserve"> </w:t>
      </w:r>
      <w:r w:rsidR="00C53C8F">
        <w:fldChar w:fldCharType="begin" w:fldLock="1"/>
      </w:r>
      <w:r w:rsidR="00ED111F">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Caenorhabditis briggsae and Caenorhabditis elegans.",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fldChar w:fldCharType="separate"/>
      </w:r>
      <w:r w:rsidR="00C53C8F" w:rsidRPr="00C53C8F">
        <w:rPr>
          <w:noProof/>
        </w:rPr>
        <w:t>(Matsuba et al. 2012)</w:t>
      </w:r>
      <w:r w:rsidR="00C53C8F">
        <w:fldChar w:fldCharType="end"/>
      </w:r>
      <w:r w:rsidR="00C53C8F">
        <w:t xml:space="preserve">, flies </w:t>
      </w:r>
      <w:r w:rsidR="00C53C8F">
        <w:fldChar w:fldCharType="begin" w:fldLock="1"/>
      </w:r>
      <w:r w:rsidR="00ED111F">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fldChar w:fldCharType="separate"/>
      </w:r>
      <w:r w:rsidR="00C53C8F" w:rsidRPr="00C53C8F">
        <w:rPr>
          <w:noProof/>
        </w:rPr>
        <w:t>(Sharp and Agrawal 2012)</w:t>
      </w:r>
      <w:r w:rsidR="00C53C8F">
        <w:fldChar w:fldCharType="end"/>
      </w:r>
      <w:r w:rsidR="00C53C8F">
        <w:t xml:space="preserve">, and human cancer cells </w:t>
      </w:r>
      <w:r w:rsidR="000F6261">
        <w:fldChar w:fldCharType="begin" w:fldLock="1"/>
      </w:r>
      <w:r w:rsidR="00ED111F">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publisher" : "Nature Publishing Group",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fldChar w:fldCharType="separate"/>
      </w:r>
      <w:r w:rsidR="000F6261" w:rsidRPr="000F6261">
        <w:rPr>
          <w:noProof/>
        </w:rPr>
        <w:t>(Bristow and Hill 2008)</w:t>
      </w:r>
      <w:r w:rsidR="000F6261">
        <w:fldChar w:fldCharType="end"/>
      </w:r>
      <w:r w:rsidR="00C53C8F">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ED111F">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ED111F">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Bacillus subtilis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hese stress responses include the SOS DNA-damage response, the RpoS-controlled general or starvation stress response</w:t>
      </w:r>
      <w:r w:rsidR="00C2015F">
        <w:t>,</w:t>
      </w:r>
      <w:r w:rsidR="00AE0B1E">
        <w:t xml:space="preserve"> and the RpoE membrane protein stress response </w:t>
      </w:r>
      <w:r w:rsidR="00CA7DA9">
        <w:fldChar w:fldCharType="begin" w:fldLock="1"/>
      </w:r>
      <w:r w:rsidR="00ED111F">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F12058">
      <w:pPr>
        <w:spacing w:line="480" w:lineRule="auto"/>
      </w:pPr>
      <w:r>
        <w:t xml:space="preserve">In a previous </w:t>
      </w:r>
      <w:r w:rsidR="00313F54">
        <w:t xml:space="preserve"> </w:t>
      </w:r>
      <w:r>
        <w:t xml:space="preserve">work, we showed that SIM can evolve in asexual populations due to selection on the beneficial mutations it generates </w:t>
      </w:r>
      <w:r>
        <w:fldChar w:fldCharType="begin" w:fldLock="1"/>
      </w:r>
      <w:r w:rsidR="00ED111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fldChar w:fldCharType="separate"/>
      </w:r>
      <w:r w:rsidRPr="00F12058">
        <w:rPr>
          <w:noProof/>
        </w:rPr>
        <w:t>(Ram and Hadany 2012)</w:t>
      </w:r>
      <w:r>
        <w:fldChar w:fldCharType="end"/>
      </w:r>
      <w:r>
        <w:t xml:space="preserve">. This </w:t>
      </w:r>
      <w:r>
        <w:lastRenderedPageBreak/>
        <w:t xml:space="preserve">evolutionary advantage was shown at the individual level both in constant and changing environments. </w:t>
      </w:r>
    </w:p>
    <w:p w:rsidR="001307C7" w:rsidRPr="00A725E6" w:rsidRDefault="00F12058" w:rsidP="00A20010">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r w:rsidR="001307C7">
        <w:rPr>
          <w:i/>
          <w:iCs/>
        </w:rPr>
        <w:t>evolvability</w:t>
      </w:r>
      <w:r w:rsidR="001307C7">
        <w:t xml:space="preserve"> </w:t>
      </w:r>
      <w:r w:rsidR="00CA7DA9">
        <w:fldChar w:fldCharType="begin" w:fldLock="1"/>
      </w:r>
      <w:r w:rsidR="00ED111F">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Escherichia coli: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t>was</w:t>
      </w:r>
      <w:r w:rsidR="00391853">
        <w:t xml:space="preserve"> </w:t>
      </w:r>
      <w:r w:rsidR="00A20010">
        <w:t xml:space="preserve">studied with deterministic </w:t>
      </w:r>
      <w:r w:rsidR="00A20010">
        <w:fldChar w:fldCharType="begin" w:fldLock="1"/>
      </w:r>
      <w:r w:rsidR="00ED111F">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        \nthe idea here is to compare SIM effect on equilibrium mean fitness (mutational load) in asex and sex populaitons, therefore beneficial mutations are NEGLECTED\n        \nnever the less, if the final statement on asex, that the mean fitness at equilibrium depends on the mutation rate of the least loaded class, then asex populations should do SIM, as hypermutation does not affect the mean fitness", "page" : "1004-1010", "publisher" : "Wiley Online Library",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fldChar w:fldCharType="separate"/>
      </w:r>
      <w:r w:rsidR="00A20010" w:rsidRPr="00A20010">
        <w:rPr>
          <w:noProof/>
        </w:rPr>
        <w:t>(Agrawal 2002)</w:t>
      </w:r>
      <w:r w:rsidR="00A20010">
        <w:fldChar w:fldCharType="end"/>
      </w:r>
      <w:r w:rsidR="009770F6">
        <w:t xml:space="preserve"> and </w:t>
      </w:r>
      <w:r w:rsidR="00A20010">
        <w:t xml:space="preserve">stochastic </w:t>
      </w:r>
      <w:r w:rsidR="00CA7DA9">
        <w:fldChar w:fldCharType="begin" w:fldLock="1"/>
      </w:r>
      <w:r w:rsidR="00ED111F">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fldChar w:fldCharType="separate"/>
      </w:r>
      <w:r w:rsidR="00A20010" w:rsidRPr="00A20010">
        <w:rPr>
          <w:noProof/>
        </w:rPr>
        <w:t>(Shaw and Baer 2011)</w:t>
      </w:r>
      <w:r w:rsidR="00CA7DA9">
        <w:fldChar w:fldCharType="end"/>
      </w:r>
      <w:r w:rsidR="00A20010">
        <w:t xml:space="preserve"> models. Both studie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mean fitness </w:t>
      </w:r>
      <w:r w:rsidR="00031C58">
        <w:t xml:space="preserve">of </w:t>
      </w:r>
      <w:r w:rsidR="00C24454">
        <w:t xml:space="preserve">asexual populations increases </w:t>
      </w:r>
      <w:r w:rsidR="00CA7DA9">
        <w:fldChar w:fldCharType="begin" w:fldLock="1"/>
      </w:r>
      <w:r w:rsidR="00ED111F">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095098">
      <w:pPr>
        <w:spacing w:line="480" w:lineRule="auto"/>
        <w:rPr>
          <w:lang w:bidi="hi-IN"/>
        </w:rPr>
      </w:pPr>
      <w:r>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2A0DCC">
      <w:pPr>
        <w:pStyle w:val="Heading1"/>
        <w:spacing w:line="480" w:lineRule="auto"/>
        <w:rPr>
          <w:lang w:bidi="hi-IN"/>
        </w:rPr>
      </w:pPr>
      <w:bookmarkStart w:id="0" w:name="_Ref361735010"/>
      <w:r>
        <w:rPr>
          <w:lang w:bidi="hi-IN"/>
        </w:rPr>
        <w:t>Model</w:t>
      </w:r>
      <w:bookmarkEnd w:id="0"/>
    </w:p>
    <w:p w:rsidR="00A96D14" w:rsidRDefault="00A96D14" w:rsidP="002A0DCC">
      <w:pPr>
        <w:pStyle w:val="Heading2"/>
        <w:spacing w:line="480" w:lineRule="auto"/>
      </w:pPr>
      <w:r>
        <w:t>Overview</w:t>
      </w:r>
    </w:p>
    <w:p w:rsidR="009C438B" w:rsidRDefault="001910E3" w:rsidP="00396D80">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in </w:t>
      </w:r>
      <w:r w:rsidR="00396D80">
        <w:rPr>
          <w:lang w:bidi="hi-IN"/>
        </w:rPr>
        <w:t xml:space="preserve">full </w:t>
      </w:r>
      <w:r w:rsidR="009C438B">
        <w:rPr>
          <w:lang w:bidi="hi-IN"/>
        </w:rPr>
        <w:t>linkage</w:t>
      </w:r>
      <w:r w:rsidR="00DD7F71">
        <w:rPr>
          <w:lang w:bidi="hi-IN"/>
        </w:rPr>
        <w:t xml:space="preserve">. </w:t>
      </w:r>
      <w:r w:rsidR="009C438B">
        <w:rPr>
          <w:lang w:bidi="hi-IN"/>
        </w:rPr>
        <w:t xml:space="preserve">We consider the effects of mutation, selection, and genetic drift, </w:t>
      </w:r>
      <w:r w:rsidR="009C438B">
        <w:rPr>
          <w:lang w:bidi="hi-IN"/>
        </w:rPr>
        <w:lastRenderedPageBreak/>
        <w:t>but disregard population structure effects (</w:t>
      </w:r>
      <w:r w:rsidR="009C438B" w:rsidRPr="00396D80">
        <w:rPr>
          <w:i/>
          <w:iCs/>
          <w:lang w:bidi="hi-IN"/>
        </w:rPr>
        <w:t>i.e.</w:t>
      </w:r>
      <w:r w:rsidR="009C438B">
        <w:rPr>
          <w:lang w:bidi="hi-IN"/>
        </w:rPr>
        <w:t xml:space="preserve"> migration, group selection) and sex-related mechanisms (</w:t>
      </w:r>
      <w:r w:rsidR="009C438B" w:rsidRPr="00396D80">
        <w:rPr>
          <w:i/>
          <w:iCs/>
          <w:lang w:bidi="hi-IN"/>
        </w:rPr>
        <w:t>i.e.</w:t>
      </w:r>
      <w:r w:rsidR="009C438B">
        <w:rPr>
          <w:lang w:bidi="hi-IN"/>
        </w:rPr>
        <w:t xml:space="preserve"> recombination, segregation).</w:t>
      </w:r>
    </w:p>
    <w:p w:rsidR="00DD7F71" w:rsidRDefault="00DD7F71" w:rsidP="00440833">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r w:rsidR="00821FF3">
        <w:rPr>
          <w:i/>
          <w:iCs/>
        </w:rPr>
        <w:t>a</w:t>
      </w:r>
      <w:r w:rsidR="00821FF3">
        <w:t xml:space="preserve"> to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Pr>
          <w:lang w:bidi="hi-IN"/>
        </w:rPr>
        <w:t xml:space="preserve">Therefore, every individual is characterized by </w:t>
      </w:r>
      <w:r w:rsidR="009B5BE5">
        <w:rPr>
          <w:lang w:bidi="hi-IN"/>
        </w:rPr>
        <w:t>its genotype in the focus</w:t>
      </w:r>
      <w:r>
        <w:rPr>
          <w:lang w:bidi="hi-IN"/>
        </w:rPr>
        <w:t xml:space="preserve"> loci </w:t>
      </w:r>
      <w:r w:rsidR="009B5BE5">
        <w:rPr>
          <w:lang w:bidi="hi-IN"/>
        </w:rPr>
        <w:t>(</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w:t>
      </w:r>
      <w:r w:rsidR="009B5BE5" w:rsidRPr="009B5BE5">
        <w:rPr>
          <w:i/>
          <w:iCs/>
          <w:lang w:bidi="hi-IN"/>
        </w:rPr>
        <w:t>aB</w:t>
      </w:r>
      <w:r w:rsidR="009B5BE5">
        <w:rPr>
          <w:lang w:bidi="hi-IN"/>
        </w:rPr>
        <w:t xml:space="preserve">, and </w:t>
      </w:r>
      <w:r w:rsidR="009B5BE5" w:rsidRPr="009B5BE5">
        <w:rPr>
          <w:i/>
          <w:iCs/>
          <w:lang w:bidi="hi-IN"/>
        </w:rPr>
        <w:t>AB</w:t>
      </w:r>
      <w:r w:rsidR="009B5BE5">
        <w:rPr>
          <w:lang w:bidi="hi-IN"/>
        </w:rPr>
        <w:t xml:space="preserve">) </w:t>
      </w:r>
      <w:r w:rsidRPr="009B5BE5">
        <w:rPr>
          <w:lang w:bidi="hi-IN"/>
        </w:rPr>
        <w:t>and</w:t>
      </w:r>
      <w:r>
        <w:rPr>
          <w:lang w:bidi="hi-IN"/>
        </w:rPr>
        <w:t xml:space="preserve"> the number of deleterious mutations it has in the rest of the </w:t>
      </w:r>
      <w:r w:rsidR="009B5BE5">
        <w:rPr>
          <w:lang w:bidi="hi-IN"/>
        </w:rPr>
        <w:t>genome (0 or more)</w:t>
      </w:r>
      <w:r>
        <w:rPr>
          <w:lang w:bidi="hi-IN"/>
        </w:rPr>
        <w:t>.</w:t>
      </w:r>
      <w:r w:rsidR="009C438B">
        <w:rPr>
          <w:lang w:bidi="hi-IN"/>
        </w:rPr>
        <w:t xml:space="preserve"> </w:t>
      </w:r>
    </w:p>
    <w:p w:rsidR="00101FCD" w:rsidRDefault="00401E4A" w:rsidP="00950641">
      <w:pPr>
        <w:spacing w:line="480" w:lineRule="auto"/>
        <w:rPr>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here only </w:t>
      </w:r>
      <w:r>
        <w:t xml:space="preserve">stressed or maladapted </w:t>
      </w:r>
      <w:r w:rsidR="00101FCD">
        <w:t xml:space="preserve">individuals increase their mutation rate by </w:t>
      </w:r>
      <w:r w:rsidR="00101FCD" w:rsidRPr="00101FCD">
        <w:rPr>
          <w:i/>
          <w:iCs/>
        </w:rPr>
        <w:t>τ</w:t>
      </w:r>
      <w:r w:rsidR="00101FCD" w:rsidRPr="00101FCD">
        <w:t>.</w:t>
      </w:r>
      <w:r w:rsidR="00DD7F71">
        <w:t xml:space="preserve"> </w:t>
      </w:r>
      <w:r w:rsidR="00083C4D">
        <w:t xml:space="preserve">Individuals are </w:t>
      </w:r>
      <w:r w:rsidR="00950641">
        <w:t>maladapted</w:t>
      </w:r>
      <w:r w:rsidR="00083C4D">
        <w:t xml:space="preserve"> if their fitness is below a threshold, so stress can be caused by a deleterious mutation (both in the specific </w:t>
      </w:r>
      <w:r w:rsidR="00083C4D" w:rsidRPr="00083C4D">
        <w:rPr>
          <w:i/>
          <w:iCs/>
        </w:rPr>
        <w:t>A/a</w:t>
      </w:r>
      <w:r w:rsidR="00083C4D">
        <w:t xml:space="preserve"> and </w:t>
      </w:r>
      <w:r w:rsidR="00083C4D" w:rsidRPr="00083C4D">
        <w:rPr>
          <w:i/>
          <w:iCs/>
        </w:rPr>
        <w:t>B/b</w:t>
      </w:r>
      <w:r w:rsidR="00083C4D">
        <w:t xml:space="preserve"> loci and in the non-specific loci) or by an environmental change that changes the fitness of the different genotypes at the specific loci (</w:t>
      </w:r>
      <w:r w:rsidR="00083C4D">
        <w:rPr>
          <w:i/>
          <w:iCs/>
        </w:rPr>
        <w:t>aa</w:t>
      </w:r>
      <w:r w:rsidR="00083C4D" w:rsidRPr="00083C4D">
        <w:t>,</w:t>
      </w:r>
      <w:r w:rsidR="00083C4D">
        <w:rPr>
          <w:i/>
          <w:iCs/>
        </w:rPr>
        <w:t xml:space="preserve"> Ab</w:t>
      </w:r>
      <w:r w:rsidR="00083C4D" w:rsidRPr="00083C4D">
        <w:t>,</w:t>
      </w:r>
      <w:r w:rsidR="00083C4D">
        <w:rPr>
          <w:i/>
          <w:iCs/>
        </w:rPr>
        <w:t xml:space="preserve"> aB</w:t>
      </w:r>
      <w:r w:rsidR="00083C4D" w:rsidRPr="00083C4D">
        <w:t>,</w:t>
      </w:r>
      <w:r w:rsidR="00083C4D">
        <w:rPr>
          <w:i/>
          <w:iCs/>
        </w:rPr>
        <w:t xml:space="preserve"> </w:t>
      </w:r>
      <w:r w:rsidR="00083C4D" w:rsidRPr="00083C4D">
        <w:t>and</w:t>
      </w:r>
      <w:r w:rsidR="00083C4D">
        <w:rPr>
          <w:i/>
          <w:iCs/>
        </w:rPr>
        <w:t xml:space="preserve"> AB</w:t>
      </w:r>
      <w:r w:rsidR="00083C4D">
        <w:rPr>
          <w:lang w:bidi="hi-IN"/>
        </w:rPr>
        <w:t>).</w:t>
      </w:r>
      <w:r w:rsidR="00950641">
        <w:rPr>
          <w:lang w:bidi="hi-IN"/>
        </w:rPr>
        <w:t xml:space="preserve"> Our main analysis assumes the threshold is the fitness of a wildtype with a genotype </w:t>
      </w:r>
      <w:r w:rsidR="00950641">
        <w:rPr>
          <w:i/>
          <w:iCs/>
          <w:lang w:bidi="hi-IN"/>
        </w:rPr>
        <w:t>ab</w:t>
      </w:r>
      <w:r w:rsidR="00950641">
        <w:rPr>
          <w:lang w:bidi="hi-IN"/>
        </w:rPr>
        <w:t xml:space="preserve"> and 0 deleterious mutations, so that stress induced hypermutation in individuals with fitness &lt; 1. We also study a different case – see section </w:t>
      </w:r>
      <w:r w:rsidR="00950641">
        <w:rPr>
          <w:lang w:bidi="hi-IN"/>
        </w:rPr>
        <w:fldChar w:fldCharType="begin"/>
      </w:r>
      <w:r w:rsidR="00950641">
        <w:rPr>
          <w:lang w:bidi="hi-IN"/>
        </w:rPr>
        <w:instrText xml:space="preserve"> REF _Ref374010899 \r \h </w:instrText>
      </w:r>
      <w:r w:rsidR="00950641">
        <w:rPr>
          <w:lang w:bidi="hi-IN"/>
        </w:rPr>
      </w:r>
      <w:r w:rsidR="00950641">
        <w:rPr>
          <w:lang w:bidi="hi-IN"/>
        </w:rPr>
        <w:fldChar w:fldCharType="separate"/>
      </w:r>
      <w:r w:rsidR="00950641">
        <w:rPr>
          <w:rFonts w:hint="cs"/>
          <w:cs/>
          <w:lang w:bidi="hi-IN"/>
        </w:rPr>
        <w:t>‎</w:t>
      </w:r>
      <w:r w:rsidR="00950641">
        <w:rPr>
          <w:lang w:bidi="hi-IN"/>
        </w:rPr>
        <w:t>3.3</w:t>
      </w:r>
      <w:r w:rsidR="00950641">
        <w:rPr>
          <w:lang w:bidi="hi-IN"/>
        </w:rPr>
        <w:fldChar w:fldCharType="end"/>
      </w:r>
      <w:r w:rsidR="00950641">
        <w:rPr>
          <w:lang w:bidi="hi-IN"/>
        </w:rPr>
        <w:t>.</w:t>
      </w:r>
    </w:p>
    <w:p w:rsidR="00AC498F" w:rsidRDefault="005F1227" w:rsidP="00B87664">
      <w:pPr>
        <w:spacing w:line="480" w:lineRule="auto"/>
      </w:pPr>
      <w:r>
        <w:lastRenderedPageBreak/>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xml:space="preserve">. This makes </w:t>
      </w:r>
      <w:r w:rsidR="00DF73E5">
        <w:rPr>
          <w:i/>
          <w:iCs/>
        </w:rPr>
        <w:t>AB</w:t>
      </w:r>
      <w:r w:rsidR="00DF73E5">
        <w:t xml:space="preserve"> with 0 deleterious mutations</w:t>
      </w:r>
      <w:r>
        <w:t xml:space="preserve"> the optimal genotype</w:t>
      </w:r>
      <w:r w:rsidR="00072D95">
        <w:t xml:space="preserve"> (</w:t>
      </w:r>
      <w:r w:rsidR="00072D95">
        <w:fldChar w:fldCharType="begin"/>
      </w:r>
      <w:r w:rsidR="00072D95">
        <w:instrText xml:space="preserve"> REF _Ref354316371 \h  \* MERGEFORMAT </w:instrText>
      </w:r>
      <w:r w:rsidR="00072D95">
        <w:fldChar w:fldCharType="separate"/>
      </w:r>
      <w:r w:rsidRPr="005F1227">
        <w:t>Figure 1</w:t>
      </w:r>
      <w:r w:rsidR="00072D95">
        <w:fldChar w:fldCharType="end"/>
      </w:r>
      <w:r w:rsidR="00072D95">
        <w:t>).</w:t>
      </w:r>
      <w:r w:rsidR="00607B56">
        <w:t xml:space="preserve"> </w:t>
      </w:r>
    </w:p>
    <w:p w:rsidR="00A96D14" w:rsidRDefault="001968C9" w:rsidP="00B87664">
      <w:pPr>
        <w:spacing w:line="480" w:lineRule="auto"/>
      </w:pPr>
      <w:r>
        <w:t xml:space="preserve">Our main interest is the calculation of the adaptation rate of a population homogenous for one of the above mutational strategies.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the single copy of the double mutant avoids extinction, increases in frequency</w:t>
      </w:r>
      <w:r w:rsidR="005D7A01">
        <w:t>,</w:t>
      </w:r>
      <w:r w:rsidR="00A96D14">
        <w:t xml:space="preserve"> and goes to fixation. </w:t>
      </w:r>
    </w:p>
    <w:p w:rsidR="00CA58CA" w:rsidRDefault="000D56CE" w:rsidP="00F0097B">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 xml:space="preserve">a), in which we assume that: (i)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r w:rsidR="00607B56">
        <w:rPr>
          <w:i/>
          <w:iCs/>
        </w:rPr>
        <w:t>aB</w:t>
      </w:r>
      <w:r w:rsidR="00607B56">
        <w:t>)</w:t>
      </w:r>
      <w:r>
        <w:t xml:space="preserve"> do not contribute to the adaptation process</w:t>
      </w:r>
      <w:r w:rsidR="002F4E2F">
        <w:t>,</w:t>
      </w:r>
      <w:r>
        <w:t xml:space="preserve"> and (ii) the number of deleterious mutations per individual at the MSB is Poisson distributed</w:t>
      </w:r>
      <w:r w:rsidR="00F0097B">
        <w:t xml:space="preserve"> with mean U/s</w:t>
      </w:r>
      <w:r w:rsidR="008752E9">
        <w:t xml:space="preserve"> </w:t>
      </w:r>
      <w:r w:rsidR="00CA7DA9">
        <w:fldChar w:fldCharType="begin" w:fldLock="1"/>
      </w:r>
      <w:r w:rsidR="00ED111F">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lt;s</m:t>
        </m:r>
      </m:oMath>
      <w:r w:rsidR="00414AEF">
        <w:t>)</w:t>
      </w:r>
      <w:r w:rsidR="00CA58CA">
        <w:t>.</w:t>
      </w:r>
    </w:p>
    <w:p w:rsidR="001968C9" w:rsidRPr="00F03785" w:rsidRDefault="000D56CE" w:rsidP="001968C9">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Pr="00317C1F">
        <w:t xml:space="preserve">Figure </w:t>
      </w:r>
      <w:r>
        <w:rPr>
          <w:noProof/>
        </w:rPr>
        <w:t>1</w:t>
      </w:r>
      <w:r w:rsidR="00CA7DA9">
        <w:fldChar w:fldCharType="end"/>
      </w:r>
      <w:r>
        <w:t>b), in which we: (i) let individuals with deleterious mutations contribute to adaptation, and (ii) let the MSB evolve from a mutation-free population.</w:t>
      </w:r>
      <w:r w:rsidR="001968C9">
        <w:t xml:space="preserve"> We also use this simulation model to study competitions between the different mutational strategies.</w:t>
      </w:r>
    </w:p>
    <w:p w:rsidR="002F4E2F" w:rsidRDefault="00CA7DA9" w:rsidP="002A0DCC">
      <w:pPr>
        <w:spacing w:line="480" w:lineRule="auto"/>
      </w:pPr>
      <w:r>
        <w:fldChar w:fldCharType="begin"/>
      </w:r>
      <w:r w:rsidR="00000DD9">
        <w:instrText xml:space="preserve"> REF _Ref358791100 \h </w:instrText>
      </w:r>
      <w:r w:rsidR="002A0DCC">
        <w:instrText xml:space="preserve"> \* MERGEFORMAT </w:instrText>
      </w:r>
      <w:r>
        <w:fldChar w:fldCharType="separate"/>
      </w:r>
      <w:r w:rsidR="00000DD9">
        <w:t xml:space="preserve">Table </w:t>
      </w:r>
      <w:r w:rsidR="00000DD9">
        <w:rPr>
          <w:noProof/>
        </w:rPr>
        <w:t>1</w:t>
      </w:r>
      <w:r>
        <w:fldChar w:fldCharType="end"/>
      </w:r>
      <w:r w:rsidR="00000DD9">
        <w:t xml:space="preserve"> summarizes the model parameters with estimated values for </w:t>
      </w:r>
      <w:r w:rsidR="00000DD9" w:rsidRPr="003F5091">
        <w:rPr>
          <w:i/>
          <w:iCs/>
        </w:rPr>
        <w:t>Escherichia</w:t>
      </w:r>
      <w:r w:rsidR="00000DD9" w:rsidRPr="001A482B">
        <w:rPr>
          <w:i/>
          <w:iCs/>
        </w:rPr>
        <w:t xml:space="preserve"> coli</w:t>
      </w:r>
      <w:r w:rsidR="00000DD9">
        <w:t>.</w:t>
      </w:r>
    </w:p>
    <w:p w:rsidR="002D7506" w:rsidRDefault="002D7506" w:rsidP="002A0DCC">
      <w:pPr>
        <w:pStyle w:val="Heading2"/>
        <w:spacing w:line="480" w:lineRule="auto"/>
      </w:pPr>
      <w:r>
        <w:lastRenderedPageBreak/>
        <w:t>Appearance of a double mutant</w:t>
      </w:r>
    </w:p>
    <w:p w:rsidR="00A95F28" w:rsidRDefault="00A95F28" w:rsidP="007E1D16">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r w:rsidR="002D7506">
        <w:rPr>
          <w:i/>
          <w:iCs/>
        </w:rPr>
        <w:t xml:space="preserve">aB </w:t>
      </w:r>
      <w:r w:rsidR="002D7506" w:rsidRPr="00D65806">
        <w:t>(</w:t>
      </w:r>
      <w:r>
        <w:t xml:space="preserve">see </w:t>
      </w:r>
      <w:r w:rsidR="002D7506">
        <w:t>Figure 1a).</w:t>
      </w:r>
      <w:r w:rsidR="0002786D">
        <w:t xml:space="preserve"> Denoting the population size by </w:t>
      </w:r>
      <w:r w:rsidR="0002786D">
        <w:rPr>
          <w:i/>
          <w:iCs/>
        </w:rPr>
        <w:t xml:space="preserve">N, </w:t>
      </w:r>
      <w:r w:rsidR="0002786D">
        <w:t xml:space="preserve">we </w:t>
      </w:r>
      <w:r>
        <w:t xml:space="preserve">note </w:t>
      </w:r>
      <w:r w:rsidR="0002786D">
        <w:t xml:space="preserve">that (i) if </w:t>
      </w:r>
      <w:r w:rsidR="0002786D" w:rsidRPr="00232C71">
        <w:rPr>
          <w:i/>
          <w:iCs/>
        </w:rPr>
        <w:t>N</w:t>
      </w:r>
      <w:r w:rsidR="0002786D" w:rsidRPr="0002786D">
        <w:rPr>
          <w:i/>
          <w:iCs/>
        </w:rPr>
        <w:t>(</w:t>
      </w:r>
      <w:r w:rsidR="0002786D" w:rsidRPr="00232C71">
        <w:rPr>
          <w:rFonts w:ascii="Times New Roman" w:hAnsi="Times New Roman"/>
          <w:i/>
          <w:iCs/>
        </w:rPr>
        <w:t>µ</w:t>
      </w:r>
      <w:r w:rsidR="0002786D" w:rsidRPr="0002786D">
        <w:rPr>
          <w:rFonts w:ascii="Times New Roman" w:hAnsi="Times New Roman"/>
        </w:rPr>
        <w:t>/</w:t>
      </w:r>
      <w:r w:rsidR="0002786D" w:rsidRPr="00232C71">
        <w:rPr>
          <w:i/>
          <w:iCs/>
        </w:rPr>
        <w:t>s</w:t>
      </w:r>
      <w:r w:rsidR="0002786D" w:rsidRPr="0002786D">
        <w:t>)</w:t>
      </w:r>
      <w:r w:rsidR="0002786D" w:rsidRPr="0002786D">
        <w:rPr>
          <w:vertAlign w:val="superscript"/>
        </w:rPr>
        <w:t>2</w:t>
      </w:r>
      <w:r w:rsidR="0002786D" w:rsidRPr="0002786D">
        <w:rPr>
          <w:rFonts w:ascii="Times New Roman" w:hAnsi="Times New Roman"/>
        </w:rPr>
        <w:t>&gt;</w:t>
      </w:r>
      <w:r w:rsidR="0002786D" w:rsidRPr="0002786D">
        <w:t>1</w:t>
      </w:r>
      <w:r w:rsidR="0002786D">
        <w:t xml:space="preserve"> then double mutants </w:t>
      </w:r>
      <w:r w:rsidR="007E1D16">
        <w:t xml:space="preserve">are already expected </w:t>
      </w:r>
      <w:r w:rsidR="0002786D">
        <w:t>in the population at the MSB and adaptation will not require new mutations</w:t>
      </w:r>
      <w:r>
        <w:t>,</w:t>
      </w:r>
      <w:r w:rsidR="0002786D">
        <w:t xml:space="preserve"> and (ii) if </w:t>
      </w:r>
      <w:r w:rsidR="0002786D" w:rsidRPr="0002786D">
        <w:rPr>
          <w:i/>
          <w:iCs/>
        </w:rPr>
        <w:t>N</w:t>
      </w:r>
      <w:r w:rsidR="0002786D" w:rsidRPr="0002786D">
        <w:rPr>
          <w:rFonts w:ascii="Times New Roman" w:hAnsi="Times New Roman"/>
          <w:i/>
          <w:iCs/>
        </w:rPr>
        <w:t>µ</w:t>
      </w:r>
      <w:r w:rsidR="0002786D">
        <w:rPr>
          <w:rFonts w:ascii="Times New Roman" w:hAnsi="Times New Roman"/>
        </w:rPr>
        <w:t>/</w:t>
      </w:r>
      <w:r w:rsidR="0002786D" w:rsidRPr="0002786D">
        <w:rPr>
          <w:i/>
          <w:iCs/>
        </w:rPr>
        <w:t>s</w:t>
      </w:r>
      <w:r w:rsidR="0002786D" w:rsidRPr="0002786D">
        <w:rPr>
          <w:rFonts w:ascii="Times New Roman" w:hAnsi="Times New Roman"/>
        </w:rPr>
        <w:t>&lt;</w:t>
      </w:r>
      <w:r w:rsidR="0002786D" w:rsidRPr="0002786D">
        <w:t>1</w:t>
      </w:r>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2A0DCC">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r w:rsidR="00CA58CA">
        <w:t>:</w:t>
      </w:r>
      <w:r w:rsidR="00CA58CA">
        <w:rPr>
          <w:rFonts w:eastAsiaTheme="minorEastAsia"/>
        </w:rPr>
        <w:t xml:space="preserve"> </w:t>
      </w:r>
      <m:oMath>
        <m:r>
          <w:rPr>
            <w:rFonts w:ascii="Cambria Math" w:hAnsi="Cambria Math"/>
          </w:rPr>
          <m:t xml:space="preserve"> </m:t>
        </m:r>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A95F28">
        <w:t xml:space="preserve">Table </w:t>
      </w:r>
      <w:r w:rsidR="00A95F28">
        <w:rPr>
          <w:noProof/>
        </w:rPr>
        <w:t>1</w:t>
      </w:r>
      <w:r w:rsidR="00CA7DA9">
        <w:fldChar w:fldCharType="end"/>
      </w:r>
      <w:r w:rsidR="00A95F28">
        <w:t>)</w:t>
      </w:r>
      <w:r w:rsidR="00F25234">
        <w:t>.</w:t>
      </w:r>
    </w:p>
    <w:p w:rsidR="002D7506" w:rsidRDefault="0002786D" w:rsidP="005F6C08">
      <w:pPr>
        <w:spacing w:line="480" w:lineRule="auto"/>
      </w:pPr>
      <w:r>
        <w:t>T</w:t>
      </w:r>
      <w:r w:rsidR="002D7506">
        <w:t xml:space="preserve">he frequencies of wildtype </w:t>
      </w:r>
      <w:r w:rsidR="002D7506">
        <w:rPr>
          <w:i/>
          <w:iCs/>
        </w:rPr>
        <w:t>ab</w:t>
      </w:r>
      <w:r w:rsidR="002D7506">
        <w:t xml:space="preserve"> and single mutants </w:t>
      </w:r>
      <w:r w:rsidR="002D7506" w:rsidRPr="00BB678E">
        <w:rPr>
          <w:i/>
          <w:iCs/>
        </w:rPr>
        <w:t>aB</w:t>
      </w:r>
      <w:r w:rsidR="002D7506">
        <w:t xml:space="preserve"> and </w:t>
      </w:r>
      <w:r w:rsidR="002D7506" w:rsidRPr="005F3FF6">
        <w:rPr>
          <w:i/>
          <w:iCs/>
        </w:rPr>
        <w:t>Ab</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and  </w:t>
      </w:r>
      <m:oMath>
        <m:f>
          <m:fPr>
            <m:ctrlPr>
              <w:rPr>
                <w:rFonts w:ascii="Cambria Math" w:hAnsi="Cambria Math"/>
                <w:i/>
              </w:rPr>
            </m:ctrlPr>
          </m:fPr>
          <m:num>
            <m:r>
              <w:rPr>
                <w:rFonts w:ascii="Cambria Math" w:hAnsi="Cambria Math"/>
              </w:rPr>
              <m:t>μ</m:t>
            </m:r>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μ</m:t>
                </m:r>
              </m:num>
              <m:den>
                <m:r>
                  <w:rPr>
                    <w:rFonts w:ascii="Cambria Math" w:hAnsi="Cambria Math"/>
                  </w:rPr>
                  <m:t>s</m:t>
                </m:r>
              </m:den>
            </m:f>
          </m:sup>
        </m:sSup>
      </m:oMath>
      <w:r w:rsidR="002D7506">
        <w:t xml:space="preserve">. </w:t>
      </w:r>
      <w:r w:rsidR="00414AEF">
        <w:t xml:space="preserve">The probability that an individual does not generate new deleterious mutations in the next generation is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sidR="00414AEF">
        <w:rPr>
          <w:rFonts w:eastAsiaTheme="minorEastAsia"/>
        </w:rPr>
        <w:t xml:space="preserve">. Therefore, </w:t>
      </w:r>
      <w:r w:rsidR="00414AEF">
        <w:t>t</w:t>
      </w:r>
      <w:r w:rsidR="002D7506">
        <w:t xml:space="preserve">he probability </w:t>
      </w:r>
      <w:r w:rsidR="002D7506">
        <w:rPr>
          <w:i/>
          <w:iCs/>
        </w:rPr>
        <w:t>q</w:t>
      </w:r>
      <w:r w:rsidR="002D7506">
        <w:t xml:space="preserve"> that a random individual in the next generation is a double mutant, given there are no double mutants</w:t>
      </w:r>
      <w:r w:rsidR="00A95F28">
        <w:t xml:space="preserve"> in </w:t>
      </w:r>
      <w:r w:rsidR="005F6C08">
        <w:t>the current</w:t>
      </w:r>
      <w:r w:rsidR="00A95F28">
        <w:t xml:space="preserve"> generation</w:t>
      </w:r>
      <w:r w:rsidR="005F6C08">
        <w:t>,</w:t>
      </w:r>
      <w:r w:rsidR="002D7506">
        <w:t xml:space="preserve"> </w:t>
      </w:r>
      <w:r w:rsidR="00A95F28">
        <w:t>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9E4DC2">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2A0DCC">
            <w:pPr>
              <w:spacing w:line="480" w:lineRule="auto"/>
            </w:pPr>
            <w:bookmarkStart w:id="1" w:name="_Ref354134924"/>
            <w:r>
              <w:t>(</w:t>
            </w:r>
            <w:r w:rsidR="00CA7DA9">
              <w:fldChar w:fldCharType="begin"/>
            </w:r>
            <w:r w:rsidR="00C64915" w:rsidRPr="00EC7EBC">
              <w:instrText xml:space="preserve"> SEQ Equation </w:instrText>
            </w:r>
            <w:r w:rsidR="00CA7DA9">
              <w:fldChar w:fldCharType="separate"/>
            </w:r>
            <w:r w:rsidR="00CA58CA">
              <w:rPr>
                <w:noProof/>
              </w:rPr>
              <w:t>1</w:t>
            </w:r>
            <w:r w:rsidR="00CA7DA9">
              <w:rPr>
                <w:noProof/>
              </w:rPr>
              <w:fldChar w:fldCharType="end"/>
            </w:r>
            <w:r>
              <w:t>)</w:t>
            </w:r>
            <w:bookmarkEnd w:id="1"/>
          </w:p>
        </w:tc>
      </w:tr>
    </w:tbl>
    <w:p w:rsidR="002D7506" w:rsidRDefault="003F5091" w:rsidP="002A0DCC">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fold and the appearance probability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6A278B" w:rsidP="009E4DC2">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2A0DCC">
            <w:pPr>
              <w:spacing w:line="480" w:lineRule="auto"/>
            </w:pPr>
            <w:bookmarkStart w:id="2" w:name="_Ref354134926"/>
            <w:r>
              <w:t>(</w:t>
            </w:r>
            <w:r w:rsidR="00CA7DA9">
              <w:fldChar w:fldCharType="begin"/>
            </w:r>
            <w:r w:rsidR="00C64915" w:rsidRPr="00EC7EBC">
              <w:instrText xml:space="preserve"> SEQ Equation </w:instrText>
            </w:r>
            <w:r w:rsidR="00CA7DA9">
              <w:fldChar w:fldCharType="separate"/>
            </w:r>
            <w:r w:rsidR="00CA58CA">
              <w:rPr>
                <w:noProof/>
              </w:rPr>
              <w:t>2</w:t>
            </w:r>
            <w:r w:rsidR="00CA7DA9">
              <w:rPr>
                <w:noProof/>
              </w:rPr>
              <w:fldChar w:fldCharType="end"/>
            </w:r>
            <w:r>
              <w:t>)</w:t>
            </w:r>
            <w:bookmarkEnd w:id="2"/>
          </w:p>
        </w:tc>
      </w:tr>
    </w:tbl>
    <w:p w:rsidR="0002786D" w:rsidRDefault="005447DA" w:rsidP="009E4DC2">
      <w:pPr>
        <w:spacing w:line="480" w:lineRule="auto"/>
      </w:pPr>
      <w:r>
        <w:t>The right-hand side</w:t>
      </w:r>
      <w:r w:rsidR="009E4DC2">
        <w:t>s</w:t>
      </w:r>
      <w:r>
        <w:t xml:space="preserve"> of Eqs. </w:t>
      </w:r>
      <w:r w:rsidR="00CA7DA9">
        <w:fldChar w:fldCharType="begin"/>
      </w:r>
      <w:r>
        <w:instrText xml:space="preserve"> REF _Ref354134924 \h </w:instrText>
      </w:r>
      <w:r w:rsidR="002A0DCC">
        <w:instrText xml:space="preserve"> \* MERGEFORMAT </w:instrText>
      </w:r>
      <w:r w:rsidR="00CA7DA9">
        <w:fldChar w:fldCharType="separate"/>
      </w:r>
      <w:r w:rsidR="00CA58CA">
        <w:t>(</w:t>
      </w:r>
      <w:r w:rsidR="00CA58CA">
        <w:rPr>
          <w:noProof/>
        </w:rPr>
        <w:t>1</w:t>
      </w:r>
      <w:r w:rsidR="00CA58CA">
        <w:t>)</w:t>
      </w:r>
      <w:r w:rsidR="00CA7DA9">
        <w:fldChar w:fldCharType="end"/>
      </w:r>
      <w:r>
        <w:t xml:space="preserve"> and </w:t>
      </w:r>
      <w:r w:rsidR="00CA7DA9">
        <w:fldChar w:fldCharType="begin"/>
      </w:r>
      <w:r w:rsidRPr="00EC7EBC">
        <w:instrText xml:space="preserve"> REF _Ref354134926 \h </w:instrText>
      </w:r>
      <w:r w:rsidR="002A0DCC">
        <w:instrText xml:space="preserve"> \* MERGEFORMAT </w:instrText>
      </w:r>
      <w:r w:rsidR="00CA7DA9">
        <w:fldChar w:fldCharType="separate"/>
      </w:r>
      <w:r w:rsidR="00CA58CA">
        <w:t>(</w:t>
      </w:r>
      <w:r w:rsidR="00CA58CA">
        <w:rPr>
          <w:noProof/>
        </w:rPr>
        <w:t>2</w:t>
      </w:r>
      <w:r w:rsidR="00CA58CA">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assumptions and simplifications. Figure S1 shows a comparison of these analytic results with the simulations results.</w:t>
      </w:r>
    </w:p>
    <w:p w:rsidR="002D7506" w:rsidRDefault="002D7506" w:rsidP="002A0DCC">
      <w:pPr>
        <w:pStyle w:val="Heading2"/>
        <w:spacing w:line="480" w:lineRule="auto"/>
      </w:pPr>
      <w:bookmarkStart w:id="3" w:name="_Ref354319797"/>
      <w:r>
        <w:t xml:space="preserve">Fixation probability with stress-induced </w:t>
      </w:r>
      <w:bookmarkEnd w:id="3"/>
      <w:r w:rsidR="003F5091">
        <w:t>mutagenesis</w:t>
      </w:r>
    </w:p>
    <w:p w:rsidR="005447DA" w:rsidRPr="005447DA" w:rsidRDefault="002D7506" w:rsidP="003C66D8">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Eshel </w:t>
      </w:r>
      <w:r w:rsidR="00CA7DA9">
        <w:fldChar w:fldCharType="begin" w:fldLock="1"/>
      </w:r>
      <w:r w:rsidR="00ED111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2A0DCC">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2A0DCC">
            <w:pPr>
              <w:spacing w:line="480" w:lineRule="auto"/>
            </w:pPr>
            <w:r>
              <w:t>(</w:t>
            </w:r>
            <w:r w:rsidR="00CA7DA9">
              <w:fldChar w:fldCharType="begin"/>
            </w:r>
            <w:r w:rsidR="00C64915" w:rsidRPr="00EC7EBC">
              <w:instrText xml:space="preserve"> SEQ Equation </w:instrText>
            </w:r>
            <w:r w:rsidR="00CA7DA9">
              <w:fldChar w:fldCharType="separate"/>
            </w:r>
            <w:r w:rsidR="00CA58CA">
              <w:rPr>
                <w:noProof/>
              </w:rPr>
              <w:t>3</w:t>
            </w:r>
            <w:r w:rsidR="00CA7DA9">
              <w:rPr>
                <w:noProof/>
              </w:rPr>
              <w:fldChar w:fldCharType="end"/>
            </w:r>
            <w:r>
              <w:t>)</w:t>
            </w:r>
          </w:p>
        </w:tc>
      </w:tr>
    </w:tbl>
    <w:p w:rsidR="005447DA" w:rsidRDefault="006A479B" w:rsidP="002A0DCC">
      <w:pPr>
        <w:spacing w:line="480" w:lineRule="auto"/>
        <w:rPr>
          <w:lang w:bidi="hi-IN"/>
        </w:rPr>
      </w:pPr>
      <w:bookmarkStart w:id="4"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ED111F">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D104F2">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D104F2">
        <w:rPr>
          <w:lang w:bidi="hi-IN"/>
        </w:rPr>
      </w:r>
      <w:r w:rsidR="00D104F2">
        <w:rPr>
          <w:lang w:bidi="hi-IN"/>
        </w:rPr>
        <w:fldChar w:fldCharType="separate"/>
      </w:r>
      <w:r w:rsidR="00D104F2">
        <w:rPr>
          <w:rFonts w:hint="cs"/>
          <w:cs/>
          <w:lang w:bidi="hi-IN"/>
        </w:rPr>
        <w:t>‎</w:t>
      </w:r>
      <w:r w:rsidR="00D104F2">
        <w:rPr>
          <w:lang w:bidi="hi-IN"/>
        </w:rPr>
        <w:t>3.3</w:t>
      </w:r>
      <w:r w:rsidR="00D104F2">
        <w:rPr>
          <w:lang w:bidi="hi-IN"/>
        </w:rPr>
        <w:fldChar w:fldCharType="end"/>
      </w:r>
      <w:r w:rsidR="00EC7EBC">
        <w:rPr>
          <w:lang w:bidi="hi-IN"/>
        </w:rPr>
        <w:t>)</w:t>
      </w:r>
      <w:r>
        <w:rPr>
          <w:lang w:bidi="hi-IN"/>
        </w:rPr>
        <w:t>.</w:t>
      </w:r>
    </w:p>
    <w:p w:rsidR="00B82D73" w:rsidRDefault="00B82D73" w:rsidP="002A0DCC">
      <w:pPr>
        <w:pStyle w:val="Heading2"/>
        <w:spacing w:line="480" w:lineRule="auto"/>
      </w:pPr>
      <w:r>
        <w:t>Adaptation rate</w:t>
      </w:r>
      <w:bookmarkEnd w:id="4"/>
    </w:p>
    <w:p w:rsidR="00B82D73" w:rsidRPr="00D516F5" w:rsidRDefault="00B82D73" w:rsidP="005F6C08">
      <w:pPr>
        <w:spacing w:line="480" w:lineRule="auto"/>
      </w:pPr>
      <w:r>
        <w:t xml:space="preserve">From the probability </w:t>
      </w:r>
      <w:r>
        <w:rPr>
          <w:i/>
          <w:iCs/>
        </w:rPr>
        <w:t>q</w:t>
      </w:r>
      <w:r>
        <w:t xml:space="preserve"> that a random newborn is a double mutant</w:t>
      </w:r>
      <w:r w:rsidR="008967F9">
        <w:t>,</w:t>
      </w:r>
      <w:r>
        <w:t xml:space="preserve"> we can derive the probability that some double mutants appear in the next generation: </w:t>
      </w:r>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O</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Nq</m:t>
                    </m:r>
                  </m:e>
                </m:d>
              </m:e>
              <m:sup>
                <m:r>
                  <w:rPr>
                    <w:rFonts w:ascii="Cambria Math" w:hAnsi="Cambria Math"/>
                  </w:rPr>
                  <m:t>2</m:t>
                </m:r>
              </m:sup>
            </m:sSup>
          </m:e>
        </m:d>
      </m:oMath>
      <w:r>
        <w:t xml:space="preserve">. </w:t>
      </w:r>
      <w:r w:rsidR="00CA58CA">
        <w:t>The c</w:t>
      </w:r>
      <w:r>
        <w:t xml:space="preserve">onstraint </w:t>
      </w:r>
      <w:r w:rsidR="00B1479E">
        <w:t xml:space="preserve">on </w:t>
      </w:r>
      <w:r w:rsidR="00B1479E" w:rsidRPr="00B1479E">
        <w:rPr>
          <w:i/>
          <w:iCs/>
        </w:rPr>
        <w:t>N</w:t>
      </w:r>
      <w:r w:rsidR="00B1479E">
        <w:t xml:space="preserve"> guarantees </w:t>
      </w:r>
      <w:r>
        <w:t xml:space="preserve">that </w:t>
      </w:r>
      <w:r w:rsidRPr="001752B4">
        <w:rPr>
          <w:i/>
          <w:iCs/>
        </w:rPr>
        <w:t>Nq</w:t>
      </w:r>
      <w:r>
        <w:t xml:space="preserve"> is very small and therefore </w:t>
      </w:r>
      <w:r>
        <w:lastRenderedPageBreak/>
        <w:t xml:space="preserve">this probability can be approximated by </w:t>
      </w:r>
      <w:r>
        <w:rPr>
          <w:i/>
          <w:iCs/>
        </w:rPr>
        <w:t>Nq</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2A0DCC">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r w:rsidR="00CA58CA" w:rsidRPr="00CA58CA">
        <w:t>)</w:t>
      </w:r>
      <w:r w:rsidRPr="00CA58CA">
        <w:rPr>
          <w:vertAlign w:val="superscript"/>
        </w:rPr>
        <w:t>2</w:t>
      </w:r>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r w:rsidRPr="00CB2F61">
        <w:rPr>
          <w:i/>
          <w:iCs/>
        </w:rPr>
        <w:t>Nqρ</w:t>
      </w:r>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2A0DCC">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2A0DCC">
            <w:pPr>
              <w:spacing w:line="480" w:lineRule="auto"/>
            </w:pPr>
            <w:r>
              <w:t>(</w:t>
            </w:r>
            <w:r w:rsidR="00CA7DA9">
              <w:fldChar w:fldCharType="begin"/>
            </w:r>
            <w:r w:rsidR="009850ED" w:rsidRPr="00EC7EBC">
              <w:instrText xml:space="preserve"> SEQ Equation </w:instrText>
            </w:r>
            <w:r w:rsidR="00CA7DA9">
              <w:fldChar w:fldCharType="separate"/>
            </w:r>
            <w:r w:rsidR="00CA58CA">
              <w:rPr>
                <w:noProof/>
              </w:rPr>
              <w:t>4</w:t>
            </w:r>
            <w:r w:rsidR="00CA7DA9">
              <w:rPr>
                <w:noProof/>
              </w:rPr>
              <w:fldChar w:fldCharType="end"/>
            </w:r>
            <w:r>
              <w:t>)</w:t>
            </w:r>
          </w:p>
        </w:tc>
      </w:tr>
    </w:tbl>
    <w:p w:rsidR="00A96D14" w:rsidRDefault="00A96D14" w:rsidP="002A0DCC">
      <w:pPr>
        <w:pStyle w:val="Heading2"/>
        <w:spacing w:line="480" w:lineRule="auto"/>
      </w:pPr>
      <w:r>
        <w:t>Wright-Fisher simulations</w:t>
      </w:r>
    </w:p>
    <w:p w:rsidR="00A96D14" w:rsidRDefault="00A96D14" w:rsidP="007D5C6B">
      <w:pPr>
        <w:spacing w:line="480" w:lineRule="auto"/>
      </w:pPr>
      <w:r w:rsidRPr="00A96D14">
        <w:t xml:space="preserve">We </w:t>
      </w:r>
      <w:r>
        <w:t>use</w:t>
      </w:r>
      <w:r w:rsidR="006911A5">
        <w:t>d</w:t>
      </w:r>
      <w:r>
        <w:t xml:space="preserve"> Wright-Fisher </w:t>
      </w:r>
      <w:r w:rsidR="006911A5">
        <w:t>simulations</w:t>
      </w:r>
      <w:r w:rsidR="007D5C6B">
        <w:t xml:space="preserve"> to study the evolution of a finite asexual</w:t>
      </w:r>
      <w:r>
        <w:t xml:space="preserve"> </w:t>
      </w:r>
      <w:r w:rsidR="007D5C6B">
        <w:t xml:space="preserve">population under </w:t>
      </w:r>
      <w:r>
        <w:t>selection, mutation a</w:t>
      </w:r>
      <w:r w:rsidRPr="00A96D14">
        <w:t>nd drift (Figure 1b). The simulation</w:t>
      </w:r>
      <w:r w:rsidR="006911A5">
        <w:t>s start</w:t>
      </w:r>
      <w:r w:rsidRPr="00A96D14">
        <w:t xml:space="preserve"> with a mutation-free population (</w:t>
      </w:r>
      <w:r w:rsidRPr="00A96D14">
        <w:rPr>
          <w:i/>
          <w:iCs/>
        </w:rPr>
        <w:t>f</w:t>
      </w:r>
      <w:r w:rsidRPr="00A96D14">
        <w:rPr>
          <w:i/>
          <w:iCs/>
          <w:vertAlign w:val="subscript"/>
        </w:rPr>
        <w:t>ab/0</w:t>
      </w:r>
      <w:r w:rsidRPr="00A96D14">
        <w:t xml:space="preserve">=1) which </w:t>
      </w:r>
      <w:r>
        <w:t>evolve</w:t>
      </w:r>
      <w:r w:rsidR="006911A5">
        <w:t>s</w:t>
      </w:r>
      <w:r>
        <w:t xml:space="preserve"> to a MSB over the first 500 generations of the simulation (with </w:t>
      </w:r>
      <w:r>
        <w:rPr>
          <w:i/>
          <w:iCs/>
        </w:rPr>
        <w:t>s</w:t>
      </w:r>
      <w:r>
        <w:t>=0.01</w:t>
      </w:r>
      <w:r w:rsidR="00CA58CA">
        <w:t>-0.1</w:t>
      </w:r>
      <w:r>
        <w:t xml:space="preserve">, 500 generations are enough to get the average number of deleterious mutations per individual to 99.3% of </w:t>
      </w:r>
      <w:r w:rsidR="00CA58CA">
        <w:t>its</w:t>
      </w:r>
      <w:r>
        <w:t xml:space="preserve"> MSB value </w:t>
      </w:r>
      <w:r>
        <w:fldChar w:fldCharType="begin" w:fldLock="1"/>
      </w:r>
      <w:r w:rsidR="00ED111F">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483013">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r w:rsidRPr="00A96D14">
        <w:rPr>
          <w:i/>
          <w:iCs/>
        </w:rPr>
        <w:t>s</w:t>
      </w:r>
      <w:r w:rsidRPr="00A96D14">
        <w:rPr>
          <w:rFonts w:hint="cs"/>
          <w:rtl/>
        </w:rPr>
        <w:t>(</w:t>
      </w:r>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CD4474">
        <w:rPr>
          <w:i/>
          <w:iCs/>
        </w:rPr>
        <w:t>AB</w:t>
      </w:r>
      <w:r w:rsidR="00CD4474" w:rsidRPr="00CD4474">
        <w:t xml:space="preserve"> individual appears and either goes extinct or fixates in the population (reaching </w:t>
      </w:r>
      <w:r w:rsidR="00CD4474" w:rsidRPr="00CD4474">
        <w:rPr>
          <w:i/>
          <w:iCs/>
        </w:rPr>
        <w:t>f(AB)</w:t>
      </w:r>
      <w:r w:rsidR="00CD4474" w:rsidRPr="00CD4474">
        <w:t xml:space="preserve">=0 or </w:t>
      </w:r>
      <w:r w:rsidR="00CD4474" w:rsidRPr="00CD4474">
        <w:rPr>
          <w:i/>
          <w:iCs/>
        </w:rPr>
        <w:t>f(AB)</w:t>
      </w:r>
      <w:r w:rsidR="00CD4474" w:rsidRPr="00CD4474">
        <w:t>=1, respectively).</w:t>
      </w:r>
      <w:r w:rsidR="00CD4474">
        <w:t xml:space="preserve"> Therefore, each simulation provides one sample of the waiting time for the appearance of a double mutant</w:t>
      </w:r>
      <w:r w:rsidR="006911A5">
        <w:t xml:space="preserve"> (</w:t>
      </w:r>
      <w:r w:rsidR="006911A5">
        <w:rPr>
          <w:i/>
          <w:iCs/>
        </w:rPr>
        <w:t>Nq)</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1033CA" w:rsidRDefault="001033CA" w:rsidP="002A0DCC">
      <w:pPr>
        <w:pStyle w:val="Heading1"/>
        <w:spacing w:line="480" w:lineRule="auto"/>
        <w:rPr>
          <w:lang w:bidi="hi-IN"/>
        </w:rPr>
      </w:pPr>
      <w:r>
        <w:rPr>
          <w:lang w:bidi="hi-IN"/>
        </w:rPr>
        <w:lastRenderedPageBreak/>
        <w:t>Results</w:t>
      </w:r>
    </w:p>
    <w:p w:rsidR="00354774" w:rsidRDefault="007C4DDB" w:rsidP="002A0DCC">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2A0DCC">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xml:space="preserve"> in the population. T</w:t>
      </w:r>
      <w:r w:rsidR="007C4DDB">
        <w:rPr>
          <w:lang w:bidi="hi-IN"/>
        </w:rPr>
        <w:t xml:space="preserve">he </w:t>
      </w:r>
      <w:r w:rsidR="001C5D6C">
        <w:rPr>
          <w:lang w:bidi="hi-IN"/>
        </w:rPr>
        <w:t xml:space="preserve">rate of adaptation </w:t>
      </w:r>
      <w:r w:rsidR="001C5D6C" w:rsidRPr="001C5D6C">
        <w:rPr>
          <w:i/>
          <w:iCs/>
        </w:rPr>
        <w:t>ν</w:t>
      </w:r>
      <w:r>
        <w:t xml:space="preserve"> for the different mutational strategies is (NM – normal mutagenesis; CM – constitutive mutagenesis; SIM – stress-induced mutagenesis; </w:t>
      </w:r>
      <w:r w:rsidR="00CD660F">
        <w:rPr>
          <w:lang w:bidi="hi-IN"/>
        </w:rPr>
        <w:t xml:space="preserve">see </w:t>
      </w:r>
      <w:r w:rsidR="00CA7DA9">
        <w:rPr>
          <w:lang w:bidi="hi-IN"/>
        </w:rPr>
        <w:fldChar w:fldCharType="begin"/>
      </w:r>
      <w:r w:rsid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CD660F">
        <w:t xml:space="preserve">Table </w:t>
      </w:r>
      <w:r w:rsidR="00CD660F">
        <w:rPr>
          <w:noProof/>
        </w:rPr>
        <w:t>1</w:t>
      </w:r>
      <w:r w:rsidR="00CA7DA9">
        <w:rPr>
          <w:lang w:bidi="hi-IN"/>
        </w:rPr>
        <w:fldChar w:fldCharType="end"/>
      </w:r>
      <w:r w:rsidR="00CD660F">
        <w:rPr>
          <w:lang w:bidi="hi-IN"/>
        </w:rPr>
        <w:t xml:space="preserve"> for description of model parameter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6A278B"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2A0DCC">
            <w:pPr>
              <w:spacing w:line="480" w:lineRule="auto"/>
            </w:pPr>
            <w:bookmarkStart w:id="5" w:name="_Ref374094382"/>
            <w:bookmarkStart w:id="6" w:name="_Ref360526047"/>
            <w:r>
              <w:t>(</w:t>
            </w:r>
            <w:r w:rsidR="00CA7DA9">
              <w:fldChar w:fldCharType="begin"/>
            </w:r>
            <w:r w:rsidR="009850ED" w:rsidRPr="00C23983">
              <w:instrText xml:space="preserve"> SEQ Equation </w:instrText>
            </w:r>
            <w:r w:rsidR="00CA7DA9">
              <w:fldChar w:fldCharType="separate"/>
            </w:r>
            <w:r w:rsidR="00CA58CA">
              <w:rPr>
                <w:noProof/>
              </w:rPr>
              <w:t>5</w:t>
            </w:r>
            <w:r w:rsidR="00CA7DA9">
              <w:rPr>
                <w:noProof/>
              </w:rPr>
              <w:fldChar w:fldCharType="end"/>
            </w:r>
            <w:bookmarkEnd w:id="5"/>
            <w:r>
              <w:t>)</w:t>
            </w:r>
            <w:bookmarkEnd w:id="6"/>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6A278B" w:rsidP="00992B7F">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7" w:name="_Ref374094154"/>
            <w:r>
              <w:t>(</w:t>
            </w:r>
            <w:fldSimple w:instr=" SEQ Equation ">
              <w:r w:rsidR="00CA58CA">
                <w:rPr>
                  <w:noProof/>
                </w:rPr>
                <w:t>6</w:t>
              </w:r>
            </w:fldSimple>
            <w:bookmarkEnd w:id="7"/>
            <w:r>
              <w:t>)</w:t>
            </w:r>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6A278B" w:rsidP="00992B7F">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2A0DCC">
            <w:pPr>
              <w:spacing w:line="480" w:lineRule="auto"/>
            </w:pPr>
            <w:bookmarkStart w:id="8" w:name="_Ref374094156"/>
            <w:bookmarkStart w:id="9" w:name="_Ref360526048"/>
            <w:r>
              <w:t>(</w:t>
            </w:r>
            <w:r w:rsidR="00CA7DA9">
              <w:fldChar w:fldCharType="begin"/>
            </w:r>
            <w:r w:rsidR="009850ED" w:rsidRPr="00C23983">
              <w:instrText xml:space="preserve"> SEQ Equation </w:instrText>
            </w:r>
            <w:r w:rsidR="00CA7DA9">
              <w:fldChar w:fldCharType="separate"/>
            </w:r>
            <w:r w:rsidR="006456BB">
              <w:rPr>
                <w:noProof/>
              </w:rPr>
              <w:t>7</w:t>
            </w:r>
            <w:r w:rsidR="00CA7DA9">
              <w:rPr>
                <w:noProof/>
              </w:rPr>
              <w:fldChar w:fldCharType="end"/>
            </w:r>
            <w:bookmarkEnd w:id="8"/>
            <w:r>
              <w:t>)</w:t>
            </w:r>
            <w:bookmarkEnd w:id="9"/>
          </w:p>
        </w:tc>
      </w:tr>
    </w:tbl>
    <w:p w:rsidR="005A2F68" w:rsidRPr="005A2F68" w:rsidRDefault="004C16E5" w:rsidP="00A853B5">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414AEF" w:rsidRPr="00414AEF">
        <w:t xml:space="preserve">Figure </w:t>
      </w:r>
      <w:r w:rsidR="00414AEF" w:rsidRPr="00414AEF">
        <w:rPr>
          <w:noProof/>
        </w:rPr>
        <w:t>2</w:t>
      </w:r>
      <w:r w:rsidR="00414AEF" w:rsidRPr="00414AEF">
        <w:rPr>
          <w:highlight w:val="yellow"/>
        </w:rPr>
        <w:fldChar w:fldCharType="end"/>
      </w:r>
      <w:r w:rsidR="001C5D6C">
        <w:rPr>
          <w:rFonts w:eastAsiaTheme="minorEastAsia"/>
          <w:lang w:bidi="hi-IN"/>
        </w:rPr>
        <w:t>.</w:t>
      </w:r>
    </w:p>
    <w:p w:rsidR="00544FA2" w:rsidRDefault="00CD660F" w:rsidP="00C263A9">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eqs. </w:t>
      </w:r>
      <w:r w:rsidR="00090AA3">
        <w:rPr>
          <w:rFonts w:eastAsiaTheme="minorEastAsia"/>
          <w:lang w:bidi="hi-IN"/>
        </w:rPr>
        <w:fldChar w:fldCharType="begin"/>
      </w:r>
      <w:r w:rsidR="00090AA3">
        <w:rPr>
          <w:rFonts w:eastAsiaTheme="minorEastAsia"/>
          <w:lang w:bidi="hi-IN"/>
        </w:rPr>
        <w:instrText xml:space="preserve"> REF _Ref374094382 \h </w:instrText>
      </w:r>
      <w:r w:rsidR="00090AA3">
        <w:rPr>
          <w:rFonts w:eastAsiaTheme="minorEastAsia"/>
          <w:lang w:bidi="hi-IN"/>
        </w:rPr>
      </w:r>
      <w:r w:rsidR="00090AA3">
        <w:rPr>
          <w:rFonts w:eastAsiaTheme="minorEastAsia"/>
          <w:lang w:bidi="hi-IN"/>
        </w:rPr>
        <w:fldChar w:fldCharType="separate"/>
      </w:r>
      <w:r w:rsidR="00090AA3">
        <w:rPr>
          <w:noProof/>
        </w:rPr>
        <w:t>5</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090AA3">
        <w:rPr>
          <w:rFonts w:eastAsiaTheme="minorEastAsia"/>
          <w:lang w:bidi="hi-IN"/>
        </w:rPr>
      </w:r>
      <w:r w:rsidR="00090AA3">
        <w:rPr>
          <w:rFonts w:eastAsiaTheme="minorEastAsia"/>
          <w:lang w:bidi="hi-IN"/>
        </w:rPr>
        <w:fldChar w:fldCharType="separate"/>
      </w:r>
      <w:r w:rsidR="00090AA3">
        <w:rPr>
          <w:noProof/>
        </w:rPr>
        <w:t>6</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090AA3">
        <w:rPr>
          <w:rFonts w:eastAsiaTheme="minorEastAsia"/>
          <w:lang w:bidi="hi-IN"/>
        </w:rPr>
      </w:r>
      <w:r w:rsidR="00090AA3">
        <w:rPr>
          <w:rFonts w:eastAsiaTheme="minorEastAsia"/>
          <w:lang w:bidi="hi-IN"/>
        </w:rPr>
        <w:fldChar w:fldCharType="separate"/>
      </w:r>
      <w:r w:rsidR="00090AA3">
        <w:rPr>
          <w:noProof/>
        </w:rPr>
        <w:t>7</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r w:rsidR="005A2F68">
        <w:rPr>
          <w:i/>
          <w:iCs/>
        </w:rPr>
        <w:t>aB</w:t>
      </w:r>
      <w:r w:rsidR="005A2F68">
        <w:t xml:space="preserve"> and </w:t>
      </w:r>
      <w:r w:rsidR="005A2F68">
        <w:rPr>
          <w:i/>
          <w:iCs/>
        </w:rPr>
        <w:t>Ab</w:t>
      </w:r>
      <w:r w:rsidR="001C5D6C">
        <w:t>)</w:t>
      </w:r>
      <w:r w:rsidR="005A2F68">
        <w:t xml:space="preserve"> hypermutate</w:t>
      </w:r>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w:t>
      </w:r>
      <w:r w:rsidR="00320207">
        <w:lastRenderedPageBreak/>
        <w:t>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D104F2">
        <w:fldChar w:fldCharType="separate"/>
      </w:r>
      <w:r w:rsidR="00D104F2">
        <w:rPr>
          <w:rFonts w:hint="cs"/>
          <w:cs/>
        </w:rPr>
        <w:t>‎</w:t>
      </w:r>
      <w:r w:rsidR="00D104F2">
        <w:t>3.3</w:t>
      </w:r>
      <w:r w:rsidR="00D104F2">
        <w:fldChar w:fldCharType="end"/>
      </w:r>
      <w:r w:rsidR="001C5D6C">
        <w:t xml:space="preserve"> for a different scenario in which SIM increases the fixation probability.</w:t>
      </w:r>
      <w:r w:rsidR="005A2F68">
        <w:t xml:space="preserve"> </w:t>
      </w:r>
    </w:p>
    <w:p w:rsidR="006D5802" w:rsidRDefault="00B82D73" w:rsidP="00C157F4">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6D5802">
        <w:t xml:space="preserve">Table </w:t>
      </w:r>
      <w:r w:rsidR="006D5802">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6456BB" w:rsidRPr="006456BB">
        <w:t>Figure 2</w:t>
      </w:r>
      <w:r w:rsidR="00072D95">
        <w:fldChar w:fldCharType="end"/>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the</w:t>
      </w:r>
      <w:r w:rsidR="00CD660F">
        <w:rPr>
          <w:rFonts w:eastAsiaTheme="minorEastAsia"/>
          <w:lang w:bidi="hi-IN"/>
        </w:rPr>
        <w:t>se</w:t>
      </w:r>
      <w:r w:rsidR="006D5802">
        <w:rPr>
          <w:rFonts w:eastAsiaTheme="minorEastAsia"/>
          <w:lang w:bidi="hi-IN"/>
        </w:rPr>
        <w:t xml:space="preserve"> </w:t>
      </w:r>
      <w:r w:rsidR="00F356B7">
        <w:rPr>
          <w:rFonts w:eastAsiaTheme="minorEastAsia"/>
          <w:lang w:bidi="hi-IN"/>
        </w:rPr>
        <w:t xml:space="preserve">analytical </w:t>
      </w:r>
      <w:r w:rsidR="006D5802">
        <w:rPr>
          <w:rFonts w:eastAsiaTheme="minorEastAsia"/>
          <w:lang w:bidi="hi-IN"/>
        </w:rPr>
        <w:t xml:space="preserve">approximations and </w:t>
      </w:r>
      <w:r w:rsidR="00CD660F">
        <w:rPr>
          <w:rFonts w:eastAsiaTheme="minorEastAsia"/>
          <w:lang w:bidi="hi-IN"/>
        </w:rPr>
        <w:t xml:space="preserve">the results of </w:t>
      </w:r>
      <w:r w:rsidR="006D5802">
        <w:rPr>
          <w:rFonts w:eastAsiaTheme="minorEastAsia"/>
          <w:lang w:bidi="hi-IN"/>
        </w:rPr>
        <w:t xml:space="preserve">simulations in which we do not assume that </w:t>
      </w:r>
      <w:r w:rsidR="006D5802" w:rsidRPr="00B82D73">
        <w:rPr>
          <w:rFonts w:ascii="Times New Roman" w:eastAsiaTheme="minorEastAsia" w:hAnsi="Times New Roman" w:cs="Times New Roman"/>
          <w:i/>
          <w:iCs/>
          <w:lang w:bidi="hi-IN"/>
        </w:rPr>
        <w:t>τ</w:t>
      </w:r>
      <w:r w:rsidR="006D5802" w:rsidRPr="00B82D73">
        <w:rPr>
          <w:rFonts w:eastAsiaTheme="minorEastAsia"/>
          <w:i/>
          <w:iCs/>
          <w:lang w:bidi="hi-IN"/>
        </w:rPr>
        <w:t>U&lt;s</w:t>
      </w:r>
      <w:r w:rsidR="006D5802">
        <w:rPr>
          <w:lang w:bidi="hi-IN"/>
        </w:rPr>
        <w:t xml:space="preserve"> or that individuals with deleterious mutations </w:t>
      </w:r>
      <w:r w:rsidR="00F356B7">
        <w:rPr>
          <w:lang w:bidi="hi-IN"/>
        </w:rPr>
        <w:t xml:space="preserve">don’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ED111F">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7F101A">
        <w:t xml:space="preserve"> </w:t>
      </w:r>
      <w:r w:rsidR="00D10D48">
        <w:t>(</w:t>
      </w:r>
      <w:r w:rsidR="00C157F4">
        <w:rPr>
          <w:lang w:bidi="hi-IN"/>
        </w:rPr>
        <w:t>Figure S2</w:t>
      </w:r>
      <w:r w:rsidR="00D10D48">
        <w:rPr>
          <w:lang w:bidi="hi-IN"/>
        </w:rPr>
        <w:t>).</w:t>
      </w:r>
    </w:p>
    <w:p w:rsidR="009F5B3A" w:rsidRDefault="009F5B3A" w:rsidP="002A0DCC">
      <w:pPr>
        <w:pStyle w:val="Heading2"/>
        <w:spacing w:line="480" w:lineRule="auto"/>
      </w:pPr>
      <w:r>
        <w:t>The trade-off between adaptability and adaptedness</w:t>
      </w:r>
    </w:p>
    <w:p w:rsidR="009F5B3A" w:rsidRDefault="009F5B3A" w:rsidP="003E0693">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see </w:t>
      </w:r>
      <w:r w:rsidR="006456BB" w:rsidRPr="003757EA">
        <w:rPr>
          <w:lang w:bidi="hi-IN"/>
        </w:rPr>
        <w:t>s</w:t>
      </w:r>
      <w:r w:rsidRPr="003757EA">
        <w:rPr>
          <w:lang w:bidi="hi-IN"/>
        </w:rPr>
        <w:t>upporting information)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5D511F">
      <w:pPr>
        <w:spacing w:line="480" w:lineRule="auto"/>
        <w:rPr>
          <w:lang w:bidi="hi-IN"/>
        </w:rPr>
      </w:pPr>
      <w:r>
        <w:rPr>
          <w:lang w:bidi="hi-IN"/>
        </w:rPr>
        <w:t xml:space="preserve">If the mutation rate is constant and uniform across the population, the </w:t>
      </w:r>
      <w:r w:rsidR="005D511F">
        <w:rPr>
          <w:lang w:bidi="hi-IN"/>
        </w:rPr>
        <w:t>population mean</w:t>
      </w:r>
      <w:r>
        <w:rPr>
          <w:lang w:bidi="hi-IN"/>
        </w:rPr>
        <w:t xml:space="preserve"> fitness – the </w:t>
      </w:r>
      <w:r>
        <w:rPr>
          <w:i/>
          <w:iCs/>
          <w:lang w:bidi="hi-IN"/>
        </w:rPr>
        <w:t>adaptedness</w:t>
      </w:r>
      <w:r>
        <w:rPr>
          <w:lang w:bidi="hi-IN"/>
        </w:rPr>
        <w:t xml:space="preserve"> – </w:t>
      </w:r>
      <w:r w:rsidR="005D511F">
        <w:rPr>
          <w:lang w:bidi="hi-IN"/>
        </w:rPr>
        <w:t xml:space="preserve">only depends on the mutation rate of the fittest individuals. Therefore, the mean fitness </w:t>
      </w:r>
      <w:r>
        <w:rPr>
          <w:lang w:bidi="hi-IN"/>
        </w:rPr>
        <w:t xml:space="preserve">decreases when the mutation rate increases, </w:t>
      </w:r>
      <w:r>
        <w:rPr>
          <w:lang w:bidi="hi-IN"/>
        </w:rPr>
        <w:lastRenderedPageBreak/>
        <w:t>due to the increases generation of deleterious mutations in the fittest individuals. However</w:t>
      </w:r>
      <w:r w:rsidR="005D511F">
        <w:rPr>
          <w:lang w:bidi="hi-IN"/>
        </w:rPr>
        <w:t xml:space="preserve">, if mutation rates are not uniform across the population, increased mutation rates in unfit individuals increase the population mean fitness, as long as beneficial (compensatory) mutations are allowed </w:t>
      </w:r>
      <w:r w:rsidR="005D511F">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Pr>
          <w:lang w:bidi="hi-IN"/>
        </w:rPr>
        <w:fldChar w:fldCharType="separate"/>
      </w:r>
      <w:r w:rsidR="005D511F" w:rsidRPr="005D511F">
        <w:rPr>
          <w:noProof/>
          <w:lang w:bidi="hi-IN"/>
        </w:rPr>
        <w:t>(Ram and Hadany 2012)</w:t>
      </w:r>
      <w:r w:rsidR="005D511F">
        <w:rPr>
          <w:lang w:bidi="hi-IN"/>
        </w:rPr>
        <w:fldChar w:fldCharType="end"/>
      </w:r>
      <w:r w:rsidR="005D511F">
        <w:rPr>
          <w:lang w:bidi="hi-IN"/>
        </w:rPr>
        <w:t xml:space="preserve">. </w:t>
      </w:r>
      <w:r w:rsidR="005D511F">
        <w:rPr>
          <w:lang w:bidi="hi-IN"/>
        </w:rPr>
        <w:fldChar w:fldCharType="begin"/>
      </w:r>
      <w:r w:rsidR="005D511F">
        <w:rPr>
          <w:lang w:bidi="hi-IN"/>
        </w:rPr>
        <w:instrText xml:space="preserve"> REF _Ref363979903 \h  \* MERGEFORMAT </w:instrText>
      </w:r>
      <w:r w:rsidR="005D511F">
        <w:rPr>
          <w:lang w:bidi="hi-IN"/>
        </w:rPr>
      </w:r>
      <w:r w:rsidR="005D511F">
        <w:rPr>
          <w:lang w:bidi="hi-IN"/>
        </w:rPr>
        <w:fldChar w:fldCharType="separate"/>
      </w:r>
      <w:r w:rsidR="005D511F" w:rsidRPr="005D511F">
        <w:rPr>
          <w:lang w:bidi="hi-IN"/>
        </w:rPr>
        <w:t>Figure 3</w:t>
      </w:r>
      <w:r w:rsidR="005D511F">
        <w:rPr>
          <w:lang w:bidi="hi-IN"/>
        </w:rPr>
        <w:fldChar w:fldCharType="end"/>
      </w:r>
      <w:r w:rsidR="005D511F">
        <w:rPr>
          <w:lang w:bidi="hi-IN"/>
        </w:rPr>
        <w:t xml:space="preserve"> shows this advantage of SIM over NM in terms of the differential population mean fitness.</w:t>
      </w:r>
    </w:p>
    <w:p w:rsidR="00AC687F" w:rsidRDefault="00072D95" w:rsidP="00F33489">
      <w:pPr>
        <w:spacing w:line="480" w:lineRule="auto"/>
      </w:pPr>
      <w:r>
        <w:fldChar w:fldCharType="begin"/>
      </w:r>
      <w:r>
        <w:instrText xml:space="preserve"> REF _Ref360184105 \h  \* MERGEFORMAT </w:instrText>
      </w:r>
      <w:r>
        <w:fldChar w:fldCharType="separate"/>
      </w:r>
      <w:r w:rsidR="00305197" w:rsidRPr="00961209">
        <w:t>Figure 4</w:t>
      </w:r>
      <w:r>
        <w:fldChar w:fldCharType="end"/>
      </w:r>
      <w:r w:rsidR="00961209" w:rsidRPr="00961209">
        <w:rPr>
          <w:lang w:bidi="hi-IN"/>
        </w:rPr>
        <w:t xml:space="preserve"> </w:t>
      </w:r>
      <w:r w:rsidR="009040D1">
        <w:rPr>
          <w:lang w:bidi="hi-IN"/>
        </w:rPr>
        <w:t xml:space="preserve">shows the </w:t>
      </w:r>
      <w:r w:rsidR="00CE72C5">
        <w:rPr>
          <w:i/>
          <w:iCs/>
          <w:lang w:bidi="hi-IN"/>
        </w:rPr>
        <w:t xml:space="preserve">adaptedness </w:t>
      </w:r>
      <w:r w:rsidR="00CE72C5">
        <w:rPr>
          <w:lang w:bidi="hi-IN"/>
        </w:rPr>
        <w:t xml:space="preserve">(rate of adaptation to environmental change) and </w:t>
      </w:r>
      <w:r w:rsidR="00CE72C5">
        <w:rPr>
          <w:i/>
          <w:iCs/>
          <w:lang w:bidi="hi-IN"/>
        </w:rPr>
        <w:t xml:space="preserve">adaptability </w:t>
      </w:r>
      <w:r w:rsidR="00CE72C5">
        <w:rPr>
          <w:lang w:bidi="hi-IN"/>
        </w:rPr>
        <w:t>(</w:t>
      </w:r>
      <w:r w:rsidR="005D511F">
        <w:rPr>
          <w:lang w:bidi="hi-IN"/>
        </w:rPr>
        <w:t xml:space="preserve">population </w:t>
      </w:r>
      <w:r w:rsidR="009040D1">
        <w:rPr>
          <w:lang w:bidi="hi-IN"/>
        </w:rPr>
        <w:t>mean fitness</w:t>
      </w:r>
      <w:r w:rsidR="00CE72C5">
        <w:rPr>
          <w:lang w:bidi="hi-IN"/>
        </w:rPr>
        <w:t xml:space="preserve"> in a constant environmen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Every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BB5518" w:rsidRPr="00BB5518">
        <w:t xml:space="preserve">Figure </w:t>
      </w:r>
      <w:r w:rsidR="00BB5518" w:rsidRPr="00BB5518">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r w:rsidR="005515F1" w:rsidRPr="005515F1">
        <w:rPr>
          <w:i/>
          <w:iCs/>
        </w:rPr>
        <w:t>τU</w:t>
      </w:r>
      <w:r w:rsidR="005515F1" w:rsidRPr="001C5D6C">
        <w:t>&gt;</w:t>
      </w:r>
      <w:r w:rsidR="005515F1" w:rsidRPr="005515F1">
        <w:rPr>
          <w:i/>
          <w:iCs/>
        </w:rPr>
        <w:t>s</w:t>
      </w:r>
      <w:r w:rsidR="005515F1">
        <w:rPr>
          <w:lang w:bidi="hi-IN"/>
        </w:rPr>
        <w:t>)</w:t>
      </w:r>
      <w:r w:rsidR="00F33489">
        <w:rPr>
          <w:lang w:bidi="hi-IN"/>
        </w:rPr>
        <w:t>,</w:t>
      </w:r>
      <w:r w:rsidR="005515F1">
        <w:rPr>
          <w:lang w:bidi="hi-IN"/>
        </w:rPr>
        <w:t xml:space="preserve"> </w:t>
      </w:r>
      <w:r w:rsidR="00F33489">
        <w:rPr>
          <w:lang w:bidi="hi-IN"/>
        </w:rPr>
        <w:t xml:space="preserve">that adaptation rate could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5515F1" w:rsidRPr="005515F1">
        <w:t>.</w:t>
      </w:r>
      <w:r w:rsidR="00B85CA4">
        <w:t xml:space="preserve"> For example, a </w:t>
      </w:r>
      <w:r w:rsidR="00D6393B">
        <w:t>~</w:t>
      </w:r>
      <w:r w:rsidR="00135B27">
        <w:t>10</w:t>
      </w:r>
      <w:r w:rsidR="00B85CA4">
        <w:t xml:space="preserve">0-fold increase in adaptation rate can be </w:t>
      </w:r>
      <w:r w:rsidR="005202A0">
        <w:t>achieved</w:t>
      </w:r>
      <w:r w:rsidR="00B85CA4">
        <w:t xml:space="preserve"> with CM with </w:t>
      </w:r>
      <w:r w:rsidR="00B85CA4" w:rsidRPr="00B85CA4">
        <w:rPr>
          <w:i/>
          <w:iCs/>
        </w:rPr>
        <w:t>τ</w:t>
      </w:r>
      <w:r w:rsidR="00B85CA4" w:rsidRPr="00D6393B">
        <w:t>=</w:t>
      </w:r>
      <w:r w:rsidR="00135B27" w:rsidRPr="00D6393B">
        <w:t>10</w:t>
      </w:r>
      <w:r w:rsidR="00B85CA4">
        <w:t xml:space="preserve">, </w:t>
      </w:r>
      <w:r w:rsidR="00BB5518">
        <w:t xml:space="preserve">with </w:t>
      </w:r>
      <w:r w:rsidR="00B85CA4">
        <w:t xml:space="preserve">SIM with </w:t>
      </w:r>
      <w:r w:rsidR="00B85CA4" w:rsidRPr="00B85CA4">
        <w:rPr>
          <w:i/>
          <w:iCs/>
        </w:rPr>
        <w:t>τ</w:t>
      </w:r>
      <w:r w:rsidR="00D6393B" w:rsidRPr="00D6393B">
        <w:t>=</w:t>
      </w:r>
      <w:r w:rsidR="00D6393B">
        <w:t>100</w:t>
      </w:r>
      <w:r w:rsidR="00B85CA4">
        <w:t xml:space="preserve"> or </w:t>
      </w:r>
      <w:r w:rsidR="00BB5518">
        <w:t xml:space="preserve">with </w:t>
      </w:r>
      <w:r w:rsidR="00B85CA4">
        <w:t xml:space="preserve">a mixed strategy with </w:t>
      </w:r>
      <w:r w:rsidR="00B85CA4" w:rsidRPr="00A20806">
        <w:rPr>
          <w:i/>
          <w:iCs/>
        </w:rPr>
        <w:t>τ</w:t>
      </w:r>
      <w:r w:rsidR="00135B27" w:rsidRPr="00A20806">
        <w:rPr>
          <w:i/>
          <w:iCs/>
          <w:vertAlign w:val="subscript"/>
        </w:rPr>
        <w:t>CM</w:t>
      </w:r>
      <w:r w:rsidR="00000DD9">
        <w:t>=7</w:t>
      </w:r>
      <w:r w:rsidR="00B85CA4" w:rsidRPr="00D6393B">
        <w:rPr>
          <w:i/>
          <w:iCs/>
        </w:rPr>
        <w:t xml:space="preserve"> </w:t>
      </w:r>
      <w:r w:rsidR="00B85CA4" w:rsidRPr="00D6393B">
        <w:t>and</w:t>
      </w:r>
      <w:r w:rsidR="00B85CA4" w:rsidRPr="00D6393B">
        <w:rPr>
          <w:i/>
          <w:iCs/>
        </w:rPr>
        <w:t xml:space="preserve"> τ</w:t>
      </w:r>
      <w:r w:rsidR="00135B27" w:rsidRPr="00D6393B">
        <w:rPr>
          <w:i/>
          <w:iCs/>
          <w:vertAlign w:val="subscript"/>
        </w:rPr>
        <w:t>SIM</w:t>
      </w:r>
      <w:r w:rsidR="00B85CA4" w:rsidRPr="00D6393B">
        <w:t>=</w:t>
      </w:r>
      <w:r w:rsidR="00000DD9">
        <w:t>2</w:t>
      </w:r>
      <w:r w:rsidR="00135B27">
        <w:t xml:space="preserve"> in which all individuals increase their mutation rate </w:t>
      </w:r>
      <w:r w:rsidR="00000DD9">
        <w:t>7</w:t>
      </w:r>
      <w:r w:rsidR="00135B27">
        <w:t>-fold and stressed individuals further</w:t>
      </w:r>
      <w:r w:rsidR="00D6393B">
        <w:t xml:space="preserve"> increase their mutation rate </w:t>
      </w:r>
      <w:r w:rsidR="00000DD9">
        <w:t>2</w:t>
      </w:r>
      <w:r w:rsidR="00135B27">
        <w:t>-fold</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w:t>
      </w:r>
      <w:r w:rsidR="0082586B">
        <w:lastRenderedPageBreak/>
        <w:t>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B7610D">
        <w:t>100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FB4F13" w:rsidRDefault="00042973" w:rsidP="002A0DCC">
      <w:pPr>
        <w:pStyle w:val="Heading2"/>
        <w:spacing w:line="480" w:lineRule="auto"/>
        <w:rPr>
          <w:highlight w:val="red"/>
        </w:rPr>
      </w:pPr>
      <w:bookmarkStart w:id="10" w:name="_Ref374010899"/>
      <w:r w:rsidRPr="00FB4F13">
        <w:rPr>
          <w:highlight w:val="red"/>
        </w:rPr>
        <w:t>Effect of environmental stress</w:t>
      </w:r>
      <w:bookmarkEnd w:id="10"/>
    </w:p>
    <w:p w:rsidR="00683B42" w:rsidRPr="00683B42" w:rsidRDefault="00FA72C5" w:rsidP="00683B42">
      <w:pPr>
        <w:spacing w:line="480" w:lineRule="auto"/>
        <w:rPr>
          <w:vertAlign w:val="subscript"/>
        </w:rPr>
      </w:pPr>
      <w:r>
        <w:t>So far,</w:t>
      </w:r>
      <w:r w:rsidR="00042973">
        <w:t xml:space="preserve"> we considered </w:t>
      </w:r>
      <w:r w:rsidR="003A2920">
        <w:t xml:space="preserve">the case where the environmental change creates an opportunity for adaptation without affecting the absolute fitness of the population. Therefore, the wildtype </w:t>
      </w:r>
      <w:r w:rsidR="003A2920">
        <w:rPr>
          <w:i/>
          <w:iCs/>
        </w:rPr>
        <w:t>ab</w:t>
      </w:r>
      <w:r w:rsidR="003A2920">
        <w:t xml:space="preserve"> wasn't under stressed and was not hypermutating</w:t>
      </w:r>
      <w:r w:rsidR="00042973">
        <w:t>.</w:t>
      </w:r>
      <w:r w:rsidR="003A2920">
        <w:t xml:space="preserve"> </w:t>
      </w:r>
      <w:r w:rsidR="00042973">
        <w:t xml:space="preserve"> </w:t>
      </w:r>
      <w:r w:rsidR="003A2920">
        <w:t xml:space="preserve">Next, we consider a different scenario in which the environmental change </w:t>
      </w:r>
      <w:r w:rsidR="00042973">
        <w:t xml:space="preserve">reduces the </w:t>
      </w:r>
      <w:r w:rsidR="003A2920">
        <w:t xml:space="preserve">absolute </w:t>
      </w:r>
      <w:r w:rsidR="00042973">
        <w:t xml:space="preserve">fitness of </w:t>
      </w:r>
      <w:r w:rsidR="003A2920">
        <w:t>the entire population, for example,</w:t>
      </w:r>
      <w:r w:rsidR="00042973">
        <w:t xml:space="preserve"> </w:t>
      </w:r>
      <w:r w:rsidR="003A2920">
        <w:t xml:space="preserve">the introduction of an </w:t>
      </w:r>
      <w:r w:rsidR="00042973">
        <w:t>antibiotic drug</w:t>
      </w:r>
      <w:r>
        <w:t>.</w:t>
      </w:r>
      <w:r w:rsidR="00683B42">
        <w:t xml:space="preserve"> In this scenario, the double mutant </w:t>
      </w:r>
      <w:r w:rsidR="00683B42">
        <w:rPr>
          <w:i/>
          <w:iCs/>
        </w:rPr>
        <w:t>AB</w:t>
      </w:r>
      <w:r w:rsidR="00683B42">
        <w:t xml:space="preserve"> is resistant to the stress (</w:t>
      </w:r>
      <w:r w:rsidR="00683B42">
        <w:rPr>
          <w:i/>
          <w:iCs/>
        </w:rPr>
        <w:t xml:space="preserve">i.e. </w:t>
      </w:r>
      <w:r w:rsidR="00683B42">
        <w:t xml:space="preserve">the drug) and therefore has a higher fitness than the wildtype </w:t>
      </w:r>
      <w:r w:rsidR="00683B42">
        <w:rPr>
          <w:i/>
          <w:iCs/>
        </w:rPr>
        <w:t>ab</w:t>
      </w:r>
      <w:r w:rsidR="00683B42">
        <w:t xml:space="preserve">. Moreover, in this scenario the wildtype is also under stress: formally, individuals with fitness </w:t>
      </w:r>
      <w:r w:rsidR="00683B42">
        <w:rPr>
          <w:rFonts w:ascii="Times New Roman" w:hAnsi="Times New Roman" w:cs="Times New Roman"/>
        </w:rPr>
        <w:t>lower or equal to</w:t>
      </w:r>
      <w:r w:rsidR="00683B42">
        <w:t xml:space="preserve"> 1 increase their mutation rates, whereas in the previous sections only individuals with fitness strictly lower than 1 increased their mutation rates. We denote quantities related with this scenario by a subscript </w:t>
      </w:r>
      <w:r w:rsidR="00683B42">
        <w:rPr>
          <w:i/>
          <w:iCs/>
        </w:rPr>
        <w:t>e</w:t>
      </w:r>
      <w:r w:rsidR="00683B42">
        <w:t xml:space="preserve"> – for example, SI</w:t>
      </w:r>
      <w:r w:rsidR="00683B42" w:rsidRPr="00683B42">
        <w:t>M</w:t>
      </w:r>
      <w:r w:rsidR="00683B42">
        <w:rPr>
          <w:vertAlign w:val="subscript"/>
        </w:rPr>
        <w:t>e</w:t>
      </w:r>
    </w:p>
    <w:p w:rsidR="00042973" w:rsidRDefault="002C54C0" w:rsidP="003A2920">
      <w:pPr>
        <w:spacing w:line="480" w:lineRule="auto"/>
      </w:pPr>
      <w:r>
        <w:t xml:space="preserve">This scenario has an important biological relevance, as SIM has been implicated in the evolution of drug resistance in bacteria and yeast </w:t>
      </w:r>
      <w:r>
        <w:fldChar w:fldCharType="begin" w:fldLock="1"/>
      </w:r>
      <w:r w:rsidR="00ED111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t>.</w:t>
      </w:r>
      <w:r w:rsidR="00042973">
        <w:t xml:space="preserve"> </w:t>
      </w:r>
    </w:p>
    <w:p w:rsidR="00042973" w:rsidRPr="00042973" w:rsidRDefault="00042973" w:rsidP="00814BE5">
      <w:pPr>
        <w:spacing w:line="480" w:lineRule="auto"/>
        <w:rPr>
          <w:lang w:bidi="hi-IN"/>
        </w:rPr>
      </w:pPr>
      <w:r>
        <w:t>The adaptation rate</w:t>
      </w:r>
      <w:r w:rsidR="00CE72C5">
        <w:t xml:space="preserve"> with SIM</w:t>
      </w:r>
      <w:r w:rsidR="00814BE5">
        <w:t xml:space="preserve"> in this scenario is (see Appendix 3):</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6A278B" w:rsidP="002A0DCC">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290173">
              <w:rPr>
                <w:rFonts w:eastAsiaTheme="minorEastAsia"/>
                <w:lang w:bidi="hi-IN"/>
              </w:rPr>
              <w:t>,</w:t>
            </w:r>
          </w:p>
        </w:tc>
        <w:tc>
          <w:tcPr>
            <w:tcW w:w="500" w:type="pct"/>
            <w:tcBorders>
              <w:top w:val="nil"/>
              <w:left w:val="nil"/>
              <w:bottom w:val="nil"/>
              <w:right w:val="nil"/>
            </w:tcBorders>
          </w:tcPr>
          <w:p w:rsidR="00B32510" w:rsidRDefault="00B32510" w:rsidP="002A0DCC">
            <w:pPr>
              <w:spacing w:line="480" w:lineRule="auto"/>
            </w:pPr>
            <w:bookmarkStart w:id="11" w:name="_Ref360621538"/>
            <w:r>
              <w:t>(</w:t>
            </w:r>
            <w:r w:rsidR="00CA7DA9">
              <w:fldChar w:fldCharType="begin"/>
            </w:r>
            <w:r w:rsidR="009850ED" w:rsidRPr="0095303A">
              <w:instrText xml:space="preserve"> SEQ Equation </w:instrText>
            </w:r>
            <w:r w:rsidR="00CA7DA9">
              <w:fldChar w:fldCharType="separate"/>
            </w:r>
            <w:r w:rsidR="00CE72C5">
              <w:rPr>
                <w:noProof/>
              </w:rPr>
              <w:t>8</w:t>
            </w:r>
            <w:r w:rsidR="00CA7DA9">
              <w:rPr>
                <w:noProof/>
              </w:rPr>
              <w:fldChar w:fldCharType="end"/>
            </w:r>
            <w:r>
              <w:t>)</w:t>
            </w:r>
            <w:bookmarkEnd w:id="11"/>
          </w:p>
        </w:tc>
      </w:tr>
    </w:tbl>
    <w:p w:rsidR="00290173" w:rsidRDefault="00290173" w:rsidP="002A0DCC">
      <w:pPr>
        <w:spacing w:line="480" w:lineRule="auto"/>
      </w:pPr>
      <w:r>
        <w:t>T</w:t>
      </w:r>
      <w:r w:rsidR="00042973">
        <w:t>hat</w:t>
      </w:r>
      <w:r>
        <w:t xml:space="preserve"> is,</w:t>
      </w:r>
      <w:r w:rsidR="00042973">
        <w:t xml:space="preserve"> a</w:t>
      </w:r>
      <w:r w:rsidR="00B32510">
        <w:t xml:space="preserve">daptation with </w:t>
      </w:r>
      <w:r w:rsidR="00587E54">
        <w:rPr>
          <w:lang w:bidi="hi-IN"/>
        </w:rPr>
        <w:t>SIM</w:t>
      </w:r>
      <w:r w:rsidR="0095303A">
        <w:rPr>
          <w:vertAlign w:val="subscript"/>
          <w:lang w:bidi="hi-IN"/>
        </w:rPr>
        <w:t>e</w:t>
      </w:r>
      <w:r w:rsidR="00B32510">
        <w:t xml:space="preserve"> is </w:t>
      </w:r>
      <w:r w:rsidR="00042973">
        <w:t>faster than with CM</w:t>
      </w:r>
      <w:r>
        <w:t>. This is</w:t>
      </w:r>
      <w:r w:rsidR="00042973">
        <w:t xml:space="preserve"> </w:t>
      </w:r>
      <w:r w:rsidR="00B32510">
        <w:t xml:space="preserve">because </w:t>
      </w:r>
      <w:r w:rsidR="00042973">
        <w:t xml:space="preserve">(i) </w:t>
      </w:r>
      <w:r w:rsidR="00B32510">
        <w:t>the appearance of double mutants is the same as with CM</w:t>
      </w:r>
      <w:r w:rsidR="00042973">
        <w:t xml:space="preserve">, and (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with SIM</w:t>
      </w:r>
      <w:r w:rsidR="0095303A">
        <w:rPr>
          <w:vertAlign w:val="subscript"/>
        </w:rPr>
        <w:t>e</w:t>
      </w:r>
      <w:r w:rsidR="0095303A">
        <w:t xml:space="preserve"> because the mutation rate of </w:t>
      </w:r>
      <w:r w:rsidR="0095303A">
        <w:lastRenderedPageBreak/>
        <w:t>double mutants is lower than that of the rest of the population, which confers an additional selective advantage to the double mutants:</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2A0DCC">
            <w:pPr>
              <w:spacing w:line="480" w:lineRule="auto"/>
            </w:pPr>
            <w:bookmarkStart w:id="12" w:name="_Ref361310097"/>
            <w:r>
              <w:t>(</w:t>
            </w:r>
            <w:r w:rsidR="00CA7DA9">
              <w:fldChar w:fldCharType="begin"/>
            </w:r>
            <w:r w:rsidR="00C64915" w:rsidRPr="0095303A">
              <w:instrText xml:space="preserve"> SEQ Equation </w:instrText>
            </w:r>
            <w:r w:rsidR="00CA7DA9">
              <w:fldChar w:fldCharType="separate"/>
            </w:r>
            <w:r w:rsidR="002C54C0">
              <w:rPr>
                <w:noProof/>
              </w:rPr>
              <w:t>9</w:t>
            </w:r>
            <w:r w:rsidR="00CA7DA9">
              <w:rPr>
                <w:noProof/>
              </w:rPr>
              <w:fldChar w:fldCharType="end"/>
            </w:r>
            <w:r>
              <w:t>)</w:t>
            </w:r>
            <w:bookmarkEnd w:id="12"/>
          </w:p>
        </w:tc>
      </w:tr>
    </w:tbl>
    <w:p w:rsidR="00B32510" w:rsidRDefault="00042973" w:rsidP="00E87B67">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of </w:t>
      </w:r>
      <w:r w:rsidR="00175D8E">
        <w:rPr>
          <w:rFonts w:eastAsiaTheme="minorEastAsia"/>
          <w:lang w:bidi="hi-IN"/>
        </w:rPr>
        <w:t>2</w:t>
      </w:r>
      <w:r w:rsidR="00B32510">
        <w:rPr>
          <w:rFonts w:eastAsiaTheme="minorEastAsia"/>
          <w:i/>
          <w:iCs/>
          <w:lang w:bidi="hi-IN"/>
        </w:rPr>
        <w:t>U</w:t>
      </w:r>
      <w:r w:rsidR="00B32510" w:rsidRPr="00175D8E">
        <w:rPr>
          <w:rFonts w:eastAsiaTheme="minorEastAsia"/>
          <w:lang w:bidi="hi-IN"/>
        </w:rPr>
        <w:t>/</w:t>
      </w:r>
      <w:r w:rsidR="00175D8E" w:rsidRPr="00175D8E">
        <w:rPr>
          <w:rFonts w:eastAsiaTheme="minorEastAsia"/>
          <w:lang w:bidi="hi-IN"/>
        </w:rPr>
        <w:t>(1+</w:t>
      </w:r>
      <w:r w:rsidR="00B32510">
        <w:rPr>
          <w:rFonts w:eastAsiaTheme="minorEastAsia"/>
          <w:i/>
          <w:iCs/>
          <w:lang w:bidi="hi-IN"/>
        </w:rPr>
        <w:t>sH</w:t>
      </w:r>
      <w:r w:rsidR="00175D8E" w:rsidRPr="00175D8E">
        <w:rPr>
          <w:rFonts w:eastAsiaTheme="minorEastAsia"/>
          <w:lang w:bidi="hi-IN"/>
        </w:rPr>
        <w:t>)</w:t>
      </w:r>
      <w:r w:rsidR="00B32510">
        <w:rPr>
          <w:rFonts w:eastAsiaTheme="minorEastAsia"/>
          <w:lang w:bidi="hi-IN"/>
        </w:rPr>
        <w:t>, which can be quit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B32510">
        <w:t xml:space="preserve">Table </w:t>
      </w:r>
      <w:r w:rsidR="00B32510">
        <w:rPr>
          <w:noProof/>
        </w:rPr>
        <w:t>1</w:t>
      </w:r>
      <w:r w:rsidR="00CA7DA9">
        <w:rPr>
          <w:lang w:bidi="hi-IN"/>
        </w:rPr>
        <w:fldChar w:fldCharType="end"/>
      </w:r>
      <w:r w:rsidR="00B32510">
        <w:rPr>
          <w:rFonts w:eastAsiaTheme="minorEastAsia"/>
          <w:lang w:bidi="hi-IN"/>
        </w:rPr>
        <w:t xml:space="preserve">). This </w:t>
      </w:r>
      <w:r w:rsidR="00B04D05">
        <w:rPr>
          <w:rFonts w:eastAsiaTheme="minorEastAsia"/>
          <w:lang w:bidi="hi-IN"/>
        </w:rPr>
        <w:t>increase in the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r w:rsidR="002C54C0">
        <w:rPr>
          <w:rFonts w:eastAsiaTheme="minorEastAsia"/>
          <w:lang w:bidi="hi-IN"/>
        </w:rPr>
        <w:t xml:space="preserve"> </w:t>
      </w:r>
      <w:r w:rsidR="00B32510">
        <w:rPr>
          <w:rFonts w:eastAsiaTheme="minorEastAsia"/>
          <w:lang w:bidi="hi-IN"/>
        </w:rPr>
        <w:t xml:space="preserve"> </w:t>
      </w:r>
    </w:p>
    <w:p w:rsidR="00004B35" w:rsidRDefault="00004B35" w:rsidP="002A0DCC">
      <w:pPr>
        <w:pStyle w:val="Heading1"/>
        <w:spacing w:line="480" w:lineRule="auto"/>
        <w:rPr>
          <w:lang w:bidi="hi-IN"/>
        </w:rPr>
      </w:pPr>
      <w:r>
        <w:rPr>
          <w:lang w:bidi="hi-IN"/>
        </w:rPr>
        <w:t>Discussion</w:t>
      </w:r>
    </w:p>
    <w:p w:rsidR="00004B35" w:rsidRDefault="00004B35" w:rsidP="002A0DCC">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 xml:space="preserve">on both </w:t>
      </w:r>
      <w:r w:rsidRPr="00360699">
        <w:rPr>
          <w:i/>
          <w:iCs/>
          <w:lang w:bidi="hi-IN"/>
        </w:rPr>
        <w:t>adaptability</w:t>
      </w:r>
      <w:r>
        <w:rPr>
          <w:lang w:bidi="hi-IN"/>
        </w:rPr>
        <w:t xml:space="preserve"> – the capacity of populations to adapt to new conditions – and on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ED111F">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2C54C0">
        <w:rPr>
          <w:lang w:bidi="hi-IN"/>
        </w:rPr>
        <w:t xml:space="preserve">stress-induced mutagenesis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without compromising the population mean fitness</w:t>
      </w:r>
      <w:r w:rsidR="00C023C7">
        <w:rPr>
          <w:lang w:bidi="hi-IN"/>
        </w:rPr>
        <w:t xml:space="preserve"> in a constant environment</w:t>
      </w:r>
      <w:r>
        <w:rPr>
          <w:lang w:bidi="hi-IN"/>
        </w:rPr>
        <w:t xml:space="preserve">. </w:t>
      </w:r>
    </w:p>
    <w:p w:rsidR="00A67023" w:rsidRDefault="00C023C7" w:rsidP="00663378">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Pseudomonas aeruginosa</w:t>
      </w:r>
      <w:r w:rsidR="0094207C" w:rsidRPr="007F656F">
        <w:rPr>
          <w:lang w:bidi="hi-IN"/>
        </w:rPr>
        <w:t xml:space="preserve"> found that although the </w:t>
      </w:r>
      <w:r w:rsidR="0094207C" w:rsidRPr="007F656F">
        <w:rPr>
          <w:i/>
          <w:iCs/>
          <w:lang w:bidi="hi-IN"/>
        </w:rPr>
        <w:t>mutS</w:t>
      </w:r>
      <w:r w:rsidR="0094207C" w:rsidRPr="007F656F">
        <w:rPr>
          <w:lang w:bidi="hi-IN"/>
        </w:rPr>
        <w:t xml:space="preserve">, </w:t>
      </w:r>
      <w:r w:rsidR="0094207C" w:rsidRPr="007F656F">
        <w:rPr>
          <w:i/>
          <w:iCs/>
          <w:lang w:bidi="hi-IN"/>
        </w:rPr>
        <w:t>mutY</w:t>
      </w:r>
      <w:r w:rsidR="0094207C" w:rsidRPr="007F656F">
        <w:rPr>
          <w:lang w:bidi="hi-IN"/>
        </w:rPr>
        <w:t xml:space="preserve"> and </w:t>
      </w:r>
      <w:r w:rsidR="0094207C" w:rsidRPr="007F656F">
        <w:rPr>
          <w:i/>
          <w:iCs/>
          <w:lang w:bidi="hi-IN"/>
        </w:rPr>
        <w:t>mutM</w:t>
      </w:r>
      <w:r w:rsidR="0094207C" w:rsidRPr="007F656F">
        <w:rPr>
          <w:lang w:bidi="hi-IN"/>
        </w:rPr>
        <w:t xml:space="preserve"> mutator </w:t>
      </w:r>
      <w:r w:rsidR="0094207C" w:rsidRPr="007F656F">
        <w:rPr>
          <w:lang w:bidi="hi-IN"/>
        </w:rPr>
        <w:lastRenderedPageBreak/>
        <w:t xml:space="preserve">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ED111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ED111F">
      <w:pPr>
        <w:spacing w:line="480" w:lineRule="auto"/>
        <w:rPr>
          <w:lang w:bidi="hi-IN"/>
        </w:rPr>
      </w:pPr>
      <w:r>
        <w:rPr>
          <w:lang w:bidi="hi-IN"/>
        </w:rPr>
        <w:t xml:space="preserve">Our model does not assume direct </w:t>
      </w:r>
      <w:r w:rsidR="00ED111F">
        <w:rPr>
          <w:lang w:bidi="hi-IN"/>
        </w:rPr>
        <w:t xml:space="preserve">fitness </w:t>
      </w:r>
      <w:r>
        <w:rPr>
          <w:lang w:bidi="hi-IN"/>
        </w:rPr>
        <w:t>cost</w:t>
      </w:r>
      <w:r w:rsidR="00ED111F">
        <w:rPr>
          <w:lang w:bidi="hi-IN"/>
        </w:rPr>
        <w:t>s</w:t>
      </w:r>
      <w:r>
        <w:rPr>
          <w:lang w:bidi="hi-IN"/>
        </w:rPr>
        <w:t xml:space="preserve"> for </w:t>
      </w:r>
      <w:r w:rsidR="00ED111F">
        <w:rPr>
          <w:lang w:bidi="hi-IN"/>
        </w:rPr>
        <w:t>any of the mutational strategies</w:t>
      </w:r>
      <w:r>
        <w:rPr>
          <w:lang w:bidi="hi-IN"/>
        </w:rPr>
        <w:t xml:space="preserve">. The "cost of DNA replication fidelity" </w:t>
      </w:r>
      <w:r>
        <w:rPr>
          <w:lang w:bidi="hi-IN"/>
        </w:rPr>
        <w:fldChar w:fldCharType="begin" w:fldLock="1"/>
      </w:r>
      <w:r w:rsidR="00ED111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Pr>
          <w:lang w:bidi="hi-IN"/>
        </w:rPr>
        <w:fldChar w:fldCharType="separate"/>
      </w:r>
      <w:r w:rsidRPr="00A67023">
        <w:rPr>
          <w:noProof/>
          <w:lang w:bidi="hi-IN"/>
        </w:rPr>
        <w:t>(Dawson 1998)</w:t>
      </w:r>
      <w:r>
        <w:rPr>
          <w:lang w:bidi="hi-IN"/>
        </w:rPr>
        <w:fldChar w:fldCharType="end"/>
      </w:r>
      <w:r>
        <w:rPr>
          <w:lang w:bidi="hi-IN"/>
        </w:rPr>
        <w:t xml:space="preserve"> – the energy and time expended in order to maintain a low mutation rate – could make both CM and SIM more successful. This might require further study, but empirical evidence suggest that this "cost of fidelity" doesn't play an important role in the evolution of </w:t>
      </w:r>
      <w:r w:rsidR="00ED111F">
        <w:rPr>
          <w:lang w:bidi="hi-IN"/>
        </w:rPr>
        <w:t xml:space="preserve">the mutation rate </w:t>
      </w:r>
      <w:r>
        <w:rPr>
          <w:lang w:bidi="hi-IN"/>
        </w:rPr>
        <w:fldChar w:fldCharType="begin" w:fldLock="1"/>
      </w:r>
      <w:r w:rsidR="00ED111F">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id" : "ITEM-1", "issue" : "5513", "issued" : { "date-parts" : [ [ "2001", "3"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Escherichia coli.",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Escherichia coli.",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Pr>
          <w:lang w:bidi="hi-IN"/>
        </w:rPr>
        <w:fldChar w:fldCharType="separate"/>
      </w:r>
      <w:r w:rsidRPr="00A67023">
        <w:rPr>
          <w:noProof/>
          <w:lang w:bidi="hi-IN"/>
        </w:rPr>
        <w:t>(Giraud et al. 2001; Loh et al. 2010; Gentile et al. 2011; Shee et al. 2011)</w:t>
      </w:r>
      <w:r>
        <w:rPr>
          <w:lang w:bidi="hi-IN"/>
        </w:rPr>
        <w:fldChar w:fldCharType="end"/>
      </w:r>
      <w:r>
        <w:rPr>
          <w:lang w:bidi="hi-IN"/>
        </w:rPr>
        <w:t>.</w:t>
      </w:r>
      <w:r w:rsidR="00915B29">
        <w:rPr>
          <w:lang w:bidi="hi-IN"/>
        </w:rPr>
        <w:t xml:space="preserve"> Another </w:t>
      </w:r>
      <w:r w:rsidR="00ED111F">
        <w:rPr>
          <w:lang w:bidi="hi-IN"/>
        </w:rPr>
        <w:t xml:space="preserve">fitness </w:t>
      </w:r>
      <w:r w:rsidR="00915B29">
        <w:rPr>
          <w:lang w:bidi="hi-IN"/>
        </w:rPr>
        <w:t xml:space="preserve">cost might be associated with the regulation of the mutation rate: for individuals to determine if their condition </w:t>
      </w:r>
      <w:r w:rsidR="00ED111F">
        <w:rPr>
          <w:lang w:bidi="hi-IN"/>
        </w:rPr>
        <w:t>calls for</w:t>
      </w:r>
      <w:r w:rsidR="00915B29">
        <w:rPr>
          <w:lang w:bidi="hi-IN"/>
        </w:rPr>
        <w:t xml:space="preserve"> the induction of mutagenesis, they must invest resources and energy in </w:t>
      </w:r>
      <w:r w:rsidR="00ED111F">
        <w:rPr>
          <w:lang w:bidi="hi-IN"/>
        </w:rPr>
        <w:t>costly</w:t>
      </w:r>
      <w:r w:rsidR="00915B29">
        <w:rPr>
          <w:lang w:bidi="hi-IN"/>
        </w:rPr>
        <w:t xml:space="preserve"> </w:t>
      </w:r>
      <w:r w:rsidR="00ED111F">
        <w:rPr>
          <w:lang w:bidi="hi-IN"/>
        </w:rPr>
        <w:t xml:space="preserve">sensory mechanisms. However, such mechanisms already exist for various unrelated purposes, such as the maintenance of cell cycle and homeostasis. Therefore, we consider these mechanisms are "free" in terms of fitness costs. Moreover, in </w:t>
      </w:r>
      <w:r w:rsidR="00ED111F">
        <w:rPr>
          <w:i/>
          <w:iCs/>
          <w:lang w:bidi="hi-IN"/>
        </w:rPr>
        <w:t>E. coli</w:t>
      </w:r>
      <w:r w:rsidR="00ED111F">
        <w:rPr>
          <w:lang w:bidi="hi-IN"/>
        </w:rPr>
        <w:t xml:space="preserve"> stress is induced by several stress responses that serve several other functions </w:t>
      </w:r>
      <w:r w:rsidR="00ED111F">
        <w:rPr>
          <w:lang w:bidi="hi-IN"/>
        </w:rPr>
        <w:fldChar w:fldCharType="begin" w:fldLock="1"/>
      </w:r>
      <w:r w:rsidR="00ED111F">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Pr>
          <w:lang w:bidi="hi-IN"/>
        </w:rPr>
        <w:fldChar w:fldCharType="separate"/>
      </w:r>
      <w:r w:rsidR="00ED111F" w:rsidRPr="00ED111F">
        <w:rPr>
          <w:noProof/>
          <w:lang w:bidi="hi-IN"/>
        </w:rPr>
        <w:t>(Foster 2007; Al Mamun et al. 2012)</w:t>
      </w:r>
      <w:r w:rsidR="00ED111F">
        <w:rPr>
          <w:lang w:bidi="hi-IN"/>
        </w:rPr>
        <w:fldChar w:fldCharType="end"/>
      </w:r>
      <w:r w:rsidR="00ED111F">
        <w:rPr>
          <w:lang w:bidi="hi-IN"/>
        </w:rPr>
        <w:t xml:space="preserve">, and this is probably the </w:t>
      </w:r>
      <w:r w:rsidR="00D84632">
        <w:rPr>
          <w:lang w:bidi="hi-IN"/>
        </w:rPr>
        <w:t>case is other organisms as well</w:t>
      </w:r>
      <w:r w:rsidR="00ED111F">
        <w:rPr>
          <w:lang w:bidi="hi-IN"/>
        </w:rPr>
        <w:t>.</w:t>
      </w:r>
    </w:p>
    <w:p w:rsidR="00A67023" w:rsidRPr="00ED111F" w:rsidRDefault="00D84632" w:rsidP="008A6B5D">
      <w:pPr>
        <w:spacing w:line="480" w:lineRule="auto"/>
        <w:rPr>
          <w:lang w:bidi="hi-IN"/>
        </w:rPr>
      </w:pPr>
      <w:r>
        <w:rPr>
          <w:lang w:bidi="hi-IN"/>
        </w:rPr>
        <w:t xml:space="preserve">Our model focuses on asexual populations, disregarding recombination, segregation, and sexual reproduction. These mechanisms are important for adaptation on a rugged fitness landscape both because they help to cope with deleterious accumulated mutations and because they allow two </w:t>
      </w:r>
      <w:r w:rsidR="008A6B5D">
        <w:rPr>
          <w:lang w:bidi="hi-IN"/>
        </w:rPr>
        <w:t xml:space="preserve">separate </w:t>
      </w:r>
      <w:r>
        <w:rPr>
          <w:lang w:bidi="hi-IN"/>
        </w:rPr>
        <w:t>single mutant</w:t>
      </w:r>
      <w:r w:rsidR="008A6B5D">
        <w:rPr>
          <w:lang w:bidi="hi-IN"/>
        </w:rPr>
        <w:t>s</w:t>
      </w:r>
      <w:r>
        <w:rPr>
          <w:lang w:bidi="hi-IN"/>
        </w:rPr>
        <w:t xml:space="preserve"> to </w:t>
      </w:r>
      <w:r w:rsidR="008A6B5D">
        <w:rPr>
          <w:lang w:bidi="hi-IN"/>
        </w:rPr>
        <w:t xml:space="preserve">rapidly </w:t>
      </w:r>
      <w:r>
        <w:rPr>
          <w:lang w:bidi="hi-IN"/>
        </w:rPr>
        <w:t xml:space="preserve">produce a double mutant without </w:t>
      </w:r>
      <w:r w:rsidR="008A6B5D">
        <w:rPr>
          <w:lang w:bidi="hi-IN"/>
        </w:rPr>
        <w:t>an increased mutation rate</w:t>
      </w:r>
      <w:r>
        <w:rPr>
          <w:lang w:bidi="hi-IN"/>
        </w:rPr>
        <w:t xml:space="preserve">. Further work </w:t>
      </w:r>
      <w:r>
        <w:rPr>
          <w:lang w:bidi="hi-IN"/>
        </w:rPr>
        <w:lastRenderedPageBreak/>
        <w:t xml:space="preserve">is needed to study how recombination and sex </w:t>
      </w:r>
      <w:r w:rsidR="008A6B5D">
        <w:rPr>
          <w:lang w:bidi="hi-IN"/>
        </w:rPr>
        <w:t xml:space="preserve">will </w:t>
      </w:r>
      <w:r>
        <w:rPr>
          <w:lang w:bidi="hi-IN"/>
        </w:rPr>
        <w:t>affect the evolutionary advantage of SIM</w:t>
      </w:r>
      <w:r w:rsidR="008A6B5D">
        <w:rPr>
          <w:lang w:bidi="hi-IN"/>
        </w:rPr>
        <w:t>, but we expect this advantage to decrease in sexual populations.</w:t>
      </w:r>
      <w:bookmarkStart w:id="13" w:name="_GoBack"/>
      <w:bookmarkEnd w:id="13"/>
    </w:p>
    <w:p w:rsidR="0007409B" w:rsidRPr="008A3174" w:rsidRDefault="00514DED" w:rsidP="00D76319">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Even though SIM </w:t>
      </w:r>
      <w:r>
        <w:rPr>
          <w:lang w:bidi="hi-IN"/>
        </w:rPr>
        <w:t>has</w:t>
      </w:r>
      <w:r w:rsidR="0007409B">
        <w:rPr>
          <w:lang w:bidi="hi-IN"/>
        </w:rPr>
        <w:t xml:space="preserve"> the </w:t>
      </w:r>
      <w:r w:rsidR="00360699">
        <w:rPr>
          <w:lang w:bidi="hi-IN"/>
        </w:rPr>
        <w:t>most efficient</w:t>
      </w:r>
      <w:r>
        <w:rPr>
          <w:lang w:bidi="hi-IN"/>
        </w:rPr>
        <w:t xml:space="preserve"> balance between these traits, it </w:t>
      </w:r>
      <w:r w:rsidR="0007409B">
        <w:rPr>
          <w:lang w:bidi="hi-IN"/>
        </w:rPr>
        <w:t xml:space="preserve">will </w:t>
      </w:r>
      <w:r>
        <w:rPr>
          <w:lang w:bidi="hi-IN"/>
        </w:rPr>
        <w:t xml:space="preserve">not 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Moreover, even if SIM does evolve, it </w:t>
      </w:r>
      <w:r w:rsidR="00360699">
        <w:rPr>
          <w:lang w:bidi="hi-IN"/>
        </w:rPr>
        <w:t xml:space="preserve">may be </w:t>
      </w:r>
      <w:r w:rsidR="0007409B">
        <w:rPr>
          <w:lang w:bidi="hi-IN"/>
        </w:rPr>
        <w:t xml:space="preserve">the result of selection on </w:t>
      </w:r>
      <w:r w:rsidR="0007409B" w:rsidRPr="00360699">
        <w:rPr>
          <w:i/>
          <w:iCs/>
          <w:lang w:bidi="hi-IN"/>
        </w:rPr>
        <w:t>adaptability</w:t>
      </w:r>
      <w:r w:rsidR="0007409B">
        <w:rPr>
          <w:lang w:bidi="hi-IN"/>
        </w:rPr>
        <w:t xml:space="preserve"> and </w:t>
      </w:r>
      <w:r w:rsidR="0007409B" w:rsidRPr="00360699">
        <w:rPr>
          <w:i/>
          <w:iCs/>
          <w:lang w:bidi="hi-IN"/>
        </w:rPr>
        <w:t>adaptedness</w:t>
      </w:r>
      <w:r w:rsidR="0007409B">
        <w:rPr>
          <w:lang w:bidi="hi-IN"/>
        </w:rPr>
        <w:t xml:space="preserve"> (2</w:t>
      </w:r>
      <w:r w:rsidR="0007409B" w:rsidRPr="0007409B">
        <w:rPr>
          <w:vertAlign w:val="superscript"/>
          <w:lang w:bidi="hi-IN"/>
        </w:rPr>
        <w:t>nd</w:t>
      </w:r>
      <w:r w:rsidR="0007409B">
        <w:rPr>
          <w:lang w:bidi="hi-IN"/>
        </w:rPr>
        <w:t xml:space="preserve"> order selection </w:t>
      </w:r>
      <w:r w:rsidR="00CA7DA9">
        <w:rPr>
          <w:lang w:bidi="hi-IN"/>
        </w:rPr>
        <w:fldChar w:fldCharType="begin" w:fldLock="1"/>
      </w:r>
      <w:r w:rsidR="00ED111F">
        <w:rPr>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Pr>
          <w:lang w:bidi="hi-IN"/>
        </w:rPr>
        <w:fldChar w:fldCharType="separate"/>
      </w:r>
      <w:r w:rsidR="00663378" w:rsidRPr="00663378">
        <w:rPr>
          <w:noProof/>
          <w:lang w:bidi="hi-IN"/>
        </w:rPr>
        <w:t>(Tenaillon et al. 2001)</w:t>
      </w:r>
      <w:r w:rsidR="00CA7DA9">
        <w:rPr>
          <w:lang w:bidi="hi-IN"/>
        </w:rPr>
        <w:fldChar w:fldCharType="end"/>
      </w:r>
      <w:r w:rsidR="0007409B">
        <w:rPr>
          <w:lang w:bidi="hi-IN"/>
        </w:rPr>
        <w:t>)</w:t>
      </w:r>
      <w:r w:rsidR="00360699">
        <w:rPr>
          <w:lang w:bidi="hi-IN"/>
        </w:rPr>
        <w:t>,</w:t>
      </w:r>
      <w:r w:rsidR="0007409B">
        <w:rPr>
          <w:lang w:bidi="hi-IN"/>
        </w:rPr>
        <w:t xml:space="preserve"> or a result of other factors, such as </w:t>
      </w:r>
      <w:r w:rsidR="00B37F95">
        <w:rPr>
          <w:lang w:bidi="hi-IN"/>
        </w:rPr>
        <w:t>pleiotropic</w:t>
      </w:r>
      <w:r w:rsidR="0007409B">
        <w:rPr>
          <w:lang w:bidi="hi-IN"/>
        </w:rPr>
        <w:t xml:space="preserve"> effects of mutator alleles </w:t>
      </w:r>
      <w:r w:rsidR="00CA7DA9">
        <w:rPr>
          <w:lang w:bidi="hi-IN"/>
        </w:rPr>
        <w:fldChar w:fldCharType="begin" w:fldLock="1"/>
      </w:r>
      <w:r w:rsidR="00ED111F">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9", "12" ] ] }, "note" : "experimental evolution of clinical MutS mutator (36-fold increase in mutation rate) under lab conditions with serial delutions.\nnon-mutators appear via compensatory mutations (not back-mutations) after ~400 generations.\n        \nfitness of mutators increase then decreases, non-mutators' fitness does not decrease.\n        \nevolved strains  had higher expression of ROS detox genes. putting these genes in the ancestor led to lower mutation rates and higher fitness - &gt; PLEOTROPIC effect of anti-mutator genes.\n        \n      ", "page" : "e72963", "title" : "Normal Mutation Rate Variants Arise in a Mutator (Mut S) Escherichia coli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Pr>
          <w:lang w:bidi="hi-IN"/>
        </w:rPr>
        <w:fldChar w:fldCharType="separate"/>
      </w:r>
      <w:r w:rsidR="00663378" w:rsidRPr="00663378">
        <w:rPr>
          <w:noProof/>
          <w:lang w:bidi="hi-IN"/>
        </w:rPr>
        <w:t>(Torres-Barceló et al. 2013; Turrientes et al. 2013)</w:t>
      </w:r>
      <w:r w:rsidR="00CA7DA9">
        <w:rPr>
          <w:lang w:bidi="hi-IN"/>
        </w:rPr>
        <w:fldChar w:fldCharType="end"/>
      </w:r>
      <w:r w:rsidR="0007409B">
        <w:rPr>
          <w:lang w:bidi="hi-IN"/>
        </w:rPr>
        <w:t xml:space="preserve">, the cost of DNA replication fidelity </w:t>
      </w:r>
      <w:r w:rsidR="00CA7DA9">
        <w:rPr>
          <w:lang w:bidi="hi-IN"/>
        </w:rPr>
        <w:fldChar w:fldCharType="begin" w:fldLock="1"/>
      </w:r>
      <w:r w:rsidR="00ED111F">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CA7DA9">
        <w:rPr>
          <w:lang w:bidi="hi-IN"/>
        </w:rPr>
        <w:fldChar w:fldCharType="separate"/>
      </w:r>
      <w:r w:rsidR="00663378" w:rsidRPr="00663378">
        <w:rPr>
          <w:noProof/>
          <w:lang w:bidi="hi-IN"/>
        </w:rPr>
        <w:t>(Dawson 1998)</w:t>
      </w:r>
      <w:r w:rsidR="00CA7DA9">
        <w:rPr>
          <w:lang w:bidi="hi-IN"/>
        </w:rPr>
        <w:fldChar w:fldCharType="end"/>
      </w:r>
      <w:r w:rsidR="0007409B">
        <w:rPr>
          <w:lang w:bidi="hi-IN"/>
        </w:rPr>
        <w:t>,</w:t>
      </w:r>
      <w:r w:rsidR="00B37F95">
        <w:rPr>
          <w:lang w:bidi="hi-IN"/>
        </w:rPr>
        <w:t xml:space="preserve"> and</w:t>
      </w:r>
      <w:r w:rsidR="0007409B">
        <w:rPr>
          <w:lang w:bidi="hi-IN"/>
        </w:rPr>
        <w:t xml:space="preserve"> the effect of drift on </w:t>
      </w:r>
      <w:r w:rsidR="00575BB5">
        <w:rPr>
          <w:lang w:bidi="hi-IN"/>
        </w:rPr>
        <w:t xml:space="preserve">the </w:t>
      </w:r>
      <w:r w:rsidR="00B37F95">
        <w:rPr>
          <w:lang w:bidi="hi-IN"/>
        </w:rPr>
        <w:t xml:space="preserve">fidelity of rarely expressed </w:t>
      </w:r>
      <w:r w:rsidR="00030BE1">
        <w:rPr>
          <w:lang w:bidi="hi-IN"/>
        </w:rPr>
        <w:t>proteins</w:t>
      </w:r>
      <w:r w:rsidR="00C023C7">
        <w:rPr>
          <w:lang w:bidi="hi-IN"/>
        </w:rPr>
        <w:t xml:space="preserve"> - </w:t>
      </w:r>
      <w:r w:rsidR="00B37F95">
        <w:rPr>
          <w:lang w:bidi="hi-IN"/>
        </w:rPr>
        <w:t xml:space="preserve">the "drift barrier hypothesis" </w:t>
      </w:r>
      <w:r w:rsidR="00CA7DA9">
        <w:rPr>
          <w:lang w:bidi="hi-IN"/>
        </w:rPr>
        <w:fldChar w:fldCharType="begin" w:fldLock="1"/>
      </w:r>
      <w:r w:rsidR="00ED111F">
        <w:rPr>
          <w:lang w:bidi="hi-IN"/>
        </w:rPr>
        <w:instrText>ADDIN CSL_CITATION { "citationItems" : [ { "id" : "ITEM-1", "itemData" : { "DOI" : "10.1073/pnas.1216223109", "ISSN" : "0027-8424", "author" : [ { "dropping-particle" : "", "family" : "Sung", "given" : "Way", "non-dropping-particle" : "", "parse-names" : false, "suffix" : "" }, { "dropping-particle" : "", "family" : "Ackerman", "given" : "M. S.", "non-dropping-particle" : "", "parse-names" : false, "suffix" : "" }, { "dropping-particle" : "", "family" : "Miller", "given" : "S. F.", "non-dropping-particle" : "", "parse-names" : false, "suffix" : "" }, { "dropping-particle" : "", "family" : "Doak", "given" : "T. G.", "non-dropping-particle" : "", "parse-names" : false, "suffix" : "" }, { "dropping-particle" : "", "family" : "Lynch", "given" : "Michael", "non-dropping-particle" : "", "parse-names" : false, "suffix" : "" } ], "container-title" : "Proceedings of the National Academy of Sciences", "id" : "ITEM-1", "issued" : { "date-parts" : [ [ "2012", "10", "17" ] ] }, "title" : "Drift-barrier hypothesis and mutation-rate evolution", "type" : "article-journal" }, "uris" : [ "http://www.mendeley.com/documents/?uuid=83789a38-b254-4f4a-b3eb-71f6ac0dbb25" ] } ], "mendeley" : { "previouslyFormattedCitation" : "(Sung et al. 2012)" }, "properties" : { "noteIndex" : 0 }, "schema" : "https://github.com/citation-style-language/schema/raw/master/csl-citation.json" }</w:instrText>
      </w:r>
      <w:r w:rsidR="00CA7DA9">
        <w:rPr>
          <w:lang w:bidi="hi-IN"/>
        </w:rPr>
        <w:fldChar w:fldCharType="separate"/>
      </w:r>
      <w:r w:rsidR="00663378" w:rsidRPr="00663378">
        <w:rPr>
          <w:noProof/>
          <w:lang w:bidi="hi-IN"/>
        </w:rPr>
        <w:t>(Sung et al. 2012)</w:t>
      </w:r>
      <w:r w:rsidR="00CA7DA9">
        <w:rPr>
          <w:lang w:bidi="hi-IN"/>
        </w:rPr>
        <w:fldChar w:fldCharType="end"/>
      </w:r>
      <w:r w:rsidR="00B37F95">
        <w:rPr>
          <w:lang w:bidi="hi-IN"/>
        </w:rPr>
        <w:t>.</w:t>
      </w:r>
      <w:r w:rsidR="008A3174">
        <w:rPr>
          <w:lang w:bidi="hi-IN"/>
        </w:rPr>
        <w:t xml:space="preserve"> I</w:t>
      </w:r>
      <w:r w:rsidR="00B37F95">
        <w:rPr>
          <w:lang w:bidi="hi-IN"/>
        </w:rPr>
        <w:t xml:space="preserve">n a previous work we demonstrated that </w:t>
      </w:r>
      <w:r w:rsidR="00C023C7">
        <w:rPr>
          <w:lang w:bidi="hi-IN"/>
        </w:rPr>
        <w:t>2</w:t>
      </w:r>
      <w:r w:rsidR="00C023C7" w:rsidRPr="00C023C7">
        <w:rPr>
          <w:vertAlign w:val="superscript"/>
          <w:lang w:bidi="hi-IN"/>
        </w:rPr>
        <w:t>nd</w:t>
      </w:r>
      <w:r w:rsidR="00C023C7">
        <w:rPr>
          <w:lang w:bidi="hi-IN"/>
        </w:rPr>
        <w:t xml:space="preserve"> order </w:t>
      </w:r>
      <w:r w:rsidR="00B37F95">
        <w:rPr>
          <w:lang w:bidi="hi-IN"/>
        </w:rPr>
        <w:t xml:space="preserve">selection </w:t>
      </w:r>
      <w:r w:rsidR="00C023C7">
        <w:rPr>
          <w:lang w:bidi="hi-IN"/>
        </w:rPr>
        <w:t xml:space="preserve">can </w:t>
      </w:r>
      <w:r w:rsidR="00B37F95">
        <w:rPr>
          <w:lang w:bidi="hi-IN"/>
        </w:rPr>
        <w:t>lead</w:t>
      </w:r>
      <w:r w:rsidR="00C023C7">
        <w:rPr>
          <w:lang w:bidi="hi-IN"/>
        </w:rPr>
        <w:t xml:space="preserve"> </w:t>
      </w:r>
      <w:r w:rsidR="00B37F95">
        <w:rPr>
          <w:lang w:bidi="hi-IN"/>
        </w:rPr>
        <w:t xml:space="preserve">to the evolution </w:t>
      </w:r>
      <w:r w:rsidR="007F656F">
        <w:rPr>
          <w:lang w:bidi="hi-IN"/>
        </w:rPr>
        <w:t>of SIM</w:t>
      </w:r>
      <w:r w:rsidR="00B37F95">
        <w:rPr>
          <w:lang w:bidi="hi-IN"/>
        </w:rPr>
        <w:t xml:space="preserve"> </w:t>
      </w:r>
      <w:r w:rsidR="00CA7DA9">
        <w:rPr>
          <w:lang w:bidi="hi-IN"/>
        </w:rPr>
        <w:fldChar w:fldCharType="begin" w:fldLock="1"/>
      </w:r>
      <w:r w:rsidR="00ED111F">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Pr>
          <w:lang w:bidi="hi-IN"/>
        </w:rPr>
        <w:fldChar w:fldCharType="separate"/>
      </w:r>
      <w:r w:rsidR="00663378" w:rsidRPr="00663378">
        <w:rPr>
          <w:noProof/>
          <w:lang w:bidi="hi-IN"/>
        </w:rPr>
        <w:t>(Ram and Hadany 2012)</w:t>
      </w:r>
      <w:r w:rsidR="00CA7DA9">
        <w:rPr>
          <w:lang w:bidi="hi-IN"/>
        </w:rPr>
        <w:fldChar w:fldCharType="end"/>
      </w:r>
      <w:r w:rsidR="008A3174">
        <w:rPr>
          <w:lang w:bidi="hi-IN"/>
        </w:rPr>
        <w:t xml:space="preserve">: we showed that in an asexual population evolving in a changing environment </w:t>
      </w:r>
      <w:r w:rsidR="00FB2DA2">
        <w:rPr>
          <w:lang w:bidi="hi-IN"/>
        </w:rPr>
        <w:t xml:space="preserve">or in a stable one, </w:t>
      </w:r>
      <w:r w:rsidR="008A3174">
        <w:rPr>
          <w:lang w:bidi="hi-IN"/>
        </w:rPr>
        <w:t xml:space="preserve">SIM is favored by selection over both NM and CM. SIM was favored in a changing environment </w:t>
      </w:r>
      <w:r w:rsidR="00FB2DA2">
        <w:rPr>
          <w:lang w:bidi="hi-IN"/>
        </w:rPr>
        <w:t xml:space="preserve">because </w:t>
      </w:r>
      <w:r w:rsidR="008A3174">
        <w:rPr>
          <w:lang w:bidi="hi-IN"/>
        </w:rPr>
        <w:t xml:space="preserve">it balances between </w:t>
      </w:r>
      <w:r w:rsidR="008A3174">
        <w:rPr>
          <w:i/>
          <w:iCs/>
          <w:lang w:bidi="hi-IN"/>
        </w:rPr>
        <w:t>adaptability</w:t>
      </w:r>
      <w:r w:rsidR="008A3174">
        <w:rPr>
          <w:lang w:bidi="hi-IN"/>
        </w:rPr>
        <w:t xml:space="preserve"> and </w:t>
      </w:r>
      <w:r w:rsidR="008A3174">
        <w:rPr>
          <w:i/>
          <w:iCs/>
          <w:lang w:bidi="hi-IN"/>
        </w:rPr>
        <w:t>adaptedness</w:t>
      </w:r>
      <w:r w:rsidR="008A3174">
        <w:rPr>
          <w:lang w:bidi="hi-IN"/>
        </w:rPr>
        <w:t xml:space="preserve"> far better than mutational strategies that use a consta</w:t>
      </w:r>
      <w:r w:rsidR="00FB2DA2">
        <w:rPr>
          <w:lang w:bidi="hi-IN"/>
        </w:rPr>
        <w:t>nt uniform mutation rate; in a stable environment it was favored because the population mean fitness is slightly higher than with NM and significantly higher than that with CM</w:t>
      </w:r>
      <w:r w:rsidR="00D76319">
        <w:rPr>
          <w:lang w:bidi="hi-IN"/>
        </w:rPr>
        <w:t>. In this work we showed that the trend continues: SIM is favored over both CM and NM by selection.</w:t>
      </w:r>
    </w:p>
    <w:p w:rsidR="00DF6C0E" w:rsidRDefault="00B37F95" w:rsidP="00611840">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ED111F">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w:t>
      </w:r>
      <w:r>
        <w:rPr>
          <w:lang w:bidi="hi-IN"/>
        </w:rPr>
        <w:lastRenderedPageBreak/>
        <w:t xml:space="preserve">of evolution" </w:t>
      </w:r>
      <w:r w:rsidR="00CA7DA9">
        <w:rPr>
          <w:lang w:bidi="hi-IN"/>
        </w:rPr>
        <w:fldChar w:fldCharType="begin" w:fldLock="1"/>
      </w:r>
      <w:r w:rsidR="00ED111F">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ED111F">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ichael", "non-dropping-particle" : "", "parse-names" : false, "suffix" : "" }, { "dropping-particle" : "", "family" : "Goodnight", "given" : "Charles", "non-dropping-particle" : "", "parse-names" : false, "suffix" : "" } ], "container-title" : "Science", "id" : "ITEM-2", "issue" : "5023", "issued" : { "date-parts" : [ [ "1991", "8", "30" ] ] }, "page" : "1015-101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ED111F">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 "non-dropping-particle" : "", "parse-names" : false, "suffix" : "" } ], "container-title" : "Evolution", "id" : "ITEM-2", "issue" : "3", "issued" : { "date-parts" : [ [ "1996" ] ] }, "page" : "1034-1041", "publisher" : "JSTOR",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As a result, other mechanisms were </w:t>
      </w:r>
      <w:r>
        <w:rPr>
          <w:lang w:bidi="hi-IN"/>
        </w:rPr>
        <w:t>proposed</w:t>
      </w:r>
      <w:r w:rsidR="008A7A0A">
        <w:rPr>
          <w:lang w:bidi="hi-IN"/>
        </w:rPr>
        <w:t>: increased phenotypic variance</w:t>
      </w:r>
      <w:r>
        <w:rPr>
          <w:lang w:bidi="hi-IN"/>
        </w:rPr>
        <w:t xml:space="preserve"> </w:t>
      </w:r>
      <w:r w:rsidR="008A7A0A">
        <w:rPr>
          <w:lang w:bidi="hi-IN"/>
        </w:rPr>
        <w:t xml:space="preserve">after population bottlenecks </w:t>
      </w:r>
      <w:r w:rsidR="008A7A0A">
        <w:rPr>
          <w:lang w:bidi="hi-IN"/>
        </w:rPr>
        <w:fldChar w:fldCharType="begin" w:fldLock="1"/>
      </w:r>
      <w:r w:rsidR="00ED111F">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Pr>
          <w:lang w:bidi="hi-IN"/>
        </w:rPr>
        <w:fldChar w:fldCharType="separate"/>
      </w:r>
      <w:r w:rsidR="008A7A0A" w:rsidRPr="008A7A0A">
        <w:rPr>
          <w:noProof/>
          <w:lang w:bidi="hi-IN"/>
        </w:rPr>
        <w:t>(Whitlock 1995)</w:t>
      </w:r>
      <w:r w:rsidR="008A7A0A">
        <w:rPr>
          <w:lang w:bidi="hi-IN"/>
        </w:rPr>
        <w:fldChar w:fldCharType="end"/>
      </w:r>
      <w:r w:rsidR="008A7A0A">
        <w:rPr>
          <w:lang w:bidi="hi-IN"/>
        </w:rPr>
        <w:t xml:space="preserve">; environmental fluctuations </w:t>
      </w:r>
      <w:r w:rsidR="008A7A0A">
        <w:rPr>
          <w:lang w:bidi="hi-IN"/>
        </w:rPr>
        <w:fldChar w:fldCharType="begin" w:fldLock="1"/>
      </w:r>
      <w:r w:rsidR="00ED111F">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Pr>
          <w:lang w:bidi="hi-IN"/>
        </w:rPr>
        <w:fldChar w:fldCharType="separate"/>
      </w:r>
      <w:r w:rsidR="008A7A0A" w:rsidRPr="008A7A0A">
        <w:rPr>
          <w:noProof/>
          <w:lang w:bidi="hi-IN"/>
        </w:rPr>
        <w:t>(Whitlock 1997)</w:t>
      </w:r>
      <w:r w:rsidR="008A7A0A">
        <w:rPr>
          <w:lang w:bidi="hi-IN"/>
        </w:rPr>
        <w:fldChar w:fldCharType="end"/>
      </w:r>
      <w:r w:rsidR="008A7A0A">
        <w:rPr>
          <w:lang w:bidi="hi-IN"/>
        </w:rPr>
        <w:t xml:space="preserve">; environmental heterogeneity </w:t>
      </w:r>
      <w:r w:rsidR="008A7A0A">
        <w:rPr>
          <w:lang w:bidi="hi-IN"/>
        </w:rPr>
        <w:fldChar w:fldCharType="begin" w:fldLock="1"/>
      </w:r>
      <w:r w:rsidR="00ED111F">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Pr>
          <w:lang w:bidi="hi-IN"/>
        </w:rPr>
        <w:fldChar w:fldCharType="separate"/>
      </w:r>
      <w:r w:rsidR="008A7A0A" w:rsidRPr="008A7A0A">
        <w:rPr>
          <w:noProof/>
          <w:lang w:bidi="hi-IN"/>
        </w:rPr>
        <w:t>(Hadany 2003)</w:t>
      </w:r>
      <w:r w:rsidR="008A7A0A">
        <w:rPr>
          <w:lang w:bidi="hi-IN"/>
        </w:rPr>
        <w:fldChar w:fldCharType="end"/>
      </w:r>
      <w:r w:rsidR="008A7A0A">
        <w:rPr>
          <w:lang w:bidi="hi-IN"/>
        </w:rPr>
        <w:t xml:space="preserve">; fitness-associated recombination </w:t>
      </w:r>
      <w:r w:rsidR="008A7A0A">
        <w:rPr>
          <w:lang w:bidi="hi-IN"/>
        </w:rPr>
        <w:fldChar w:fldCharType="begin" w:fldLock="1"/>
      </w:r>
      <w:r w:rsidR="00ED111F">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Pr>
          <w:lang w:bidi="hi-IN"/>
        </w:rPr>
        <w:fldChar w:fldCharType="separate"/>
      </w:r>
      <w:r w:rsidR="008A7A0A" w:rsidRPr="008A7A0A">
        <w:rPr>
          <w:noProof/>
          <w:lang w:bidi="hi-IN"/>
        </w:rPr>
        <w:t>(Hadany and Beker 2003)</w:t>
      </w:r>
      <w:r w:rsidR="008A7A0A">
        <w:rPr>
          <w:lang w:bidi="hi-IN"/>
        </w:rPr>
        <w:fldChar w:fldCharType="end"/>
      </w:r>
      <w:r w:rsidR="008A7A0A">
        <w:rPr>
          <w:lang w:bidi="hi-IN"/>
        </w:rPr>
        <w:t xml:space="preserve">; and intermediate recombination rates </w:t>
      </w:r>
      <w:r w:rsidR="008A7A0A">
        <w:rPr>
          <w:lang w:bidi="hi-IN"/>
        </w:rPr>
        <w:fldChar w:fldCharType="begin" w:fldLock="1"/>
      </w:r>
      <w:r w:rsidR="00ED111F">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Pr>
          <w:lang w:bidi="hi-IN"/>
        </w:rPr>
        <w:fldChar w:fldCharType="separate"/>
      </w:r>
      <w:r w:rsidR="008A7A0A" w:rsidRPr="008A7A0A">
        <w:rPr>
          <w:noProof/>
          <w:lang w:bidi="hi-IN"/>
        </w:rPr>
        <w:t>(Weissman et al. 2010)</w:t>
      </w:r>
      <w:r w:rsidR="008A7A0A">
        <w:rPr>
          <w:lang w:bidi="hi-IN"/>
        </w:rPr>
        <w:fldChar w:fldCharType="end"/>
      </w:r>
      <w:r w:rsidR="00514DED">
        <w:rPr>
          <w:lang w:bidi="hi-IN"/>
        </w:rPr>
        <w:t xml:space="preserve">. </w:t>
      </w:r>
      <w:r>
        <w:rPr>
          <w:lang w:bidi="hi-IN"/>
        </w:rPr>
        <w:t>In this</w:t>
      </w:r>
      <w:r w:rsidRPr="00B37F95">
        <w:rPr>
          <w:lang w:bidi="hi-IN"/>
        </w:rPr>
        <w:t xml:space="preserve"> work </w:t>
      </w:r>
      <w:r>
        <w:rPr>
          <w:lang w:bidi="hi-IN"/>
        </w:rPr>
        <w:t xml:space="preserve">we analyzed the effect of SIM on </w:t>
      </w:r>
      <w:r w:rsidR="00DF6C0E" w:rsidRPr="00514DED">
        <w:rPr>
          <w:lang w:bidi="hi-IN"/>
        </w:rPr>
        <w:t xml:space="preserve">complex </w:t>
      </w:r>
      <w:r w:rsidRPr="00514DED">
        <w:rPr>
          <w:lang w:bidi="hi-IN"/>
        </w:rPr>
        <w:t>adaptation</w:t>
      </w:r>
      <w:r w:rsidR="00DF6C0E" w:rsidRPr="00514DED">
        <w:rPr>
          <w:lang w:bidi="hi-IN"/>
        </w:rPr>
        <w:t xml:space="preserve"> (</w:t>
      </w:r>
      <w:r w:rsidR="00072D95">
        <w:fldChar w:fldCharType="begin"/>
      </w:r>
      <w:r w:rsidR="00072D95">
        <w:instrText xml:space="preserve"> REF _Ref360183592 \h  \* MERGEFORMAT </w:instrText>
      </w:r>
      <w:r w:rsidR="00072D95">
        <w:fldChar w:fldCharType="separate"/>
      </w:r>
      <w:r w:rsidR="007F656F" w:rsidRPr="007F656F">
        <w:t>Figure 2</w:t>
      </w:r>
      <w:r w:rsidR="00072D95">
        <w:fldChar w:fldCharType="end"/>
      </w:r>
      <w:r w:rsidR="00DF6C0E">
        <w:rPr>
          <w:lang w:bidi="hi-IN"/>
        </w:rPr>
        <w:t xml:space="preserve">). Our results suggest that </w:t>
      </w:r>
      <w:r w:rsidR="00DF6C0E">
        <w:t xml:space="preserve">SIM is </w:t>
      </w:r>
      <w:r w:rsidR="00A30A19">
        <w:t>an alternative</w:t>
      </w:r>
      <w:r w:rsidR="00DF6C0E">
        <w:t xml:space="preserve"> mechanism that can help resolve </w:t>
      </w:r>
      <w:r w:rsidR="00E47165">
        <w:t>the</w:t>
      </w:r>
      <w:r w:rsidR="00DF6C0E">
        <w:t xml:space="preserve"> problem</w:t>
      </w:r>
      <w:r w:rsidR="00E47165">
        <w:t xml:space="preserve"> of fitness valley crossing or adaptive peak shifts</w:t>
      </w:r>
      <w:r w:rsidR="00DF6C0E">
        <w:t>.</w:t>
      </w:r>
    </w:p>
    <w:p w:rsidR="00DF6C0E" w:rsidRDefault="00CA3636" w:rsidP="002A0DCC">
      <w:pPr>
        <w:spacing w:line="480" w:lineRule="auto"/>
      </w:pPr>
      <w:r>
        <w:t xml:space="preserve">Our results provide </w:t>
      </w:r>
      <w:r w:rsidR="00DF6C0E">
        <w:t xml:space="preserve">theoretical basis to the conjecture that SIM facilitates adaptation. </w:t>
      </w:r>
      <w:r w:rsidRPr="003757EA">
        <w:t xml:space="preserve">This conjecture can be tested experimentally </w:t>
      </w:r>
      <w:r w:rsidR="00DF6C0E" w:rsidRPr="003757EA">
        <w:t>with</w:t>
      </w:r>
      <w:r w:rsidRPr="003757EA">
        <w:t xml:space="preserve">, for example, </w:t>
      </w:r>
      <w:r w:rsidR="00DF6C0E" w:rsidRPr="003757EA">
        <w:rPr>
          <w:i/>
          <w:iCs/>
        </w:rPr>
        <w:t>E. coli</w:t>
      </w:r>
      <w:r w:rsidR="00DF6C0E" w:rsidRPr="003757EA">
        <w:t xml:space="preserve">, in which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ED111F">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3757EA">
        <w:t xml:space="preserve">an experimental population </w:t>
      </w:r>
      <w:r w:rsidR="004F5395" w:rsidRPr="003757EA">
        <w:t>adapting to</w:t>
      </w:r>
      <w:r w:rsidRPr="003757EA">
        <w:t xml:space="preserve"> a two-peak fitness landscap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2A0DCC">
      <w:pPr>
        <w:pStyle w:val="Heading2"/>
        <w:numPr>
          <w:ilvl w:val="0"/>
          <w:numId w:val="0"/>
        </w:numPr>
        <w:spacing w:line="480" w:lineRule="auto"/>
        <w:ind w:left="357" w:hanging="357"/>
      </w:pPr>
      <w:r>
        <w:t>Conclusions</w:t>
      </w:r>
    </w:p>
    <w:p w:rsidR="00DF6C0E" w:rsidRDefault="00DF6C0E" w:rsidP="00663378">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ED111F">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mendeley" : { "previouslyFormattedCitation" : "(Cairns et al. 1988; Tenaillon et al. 2004)" }, "properties" : { "noteIndex" : 0 }, "schema" : "https://github.com/citation-style-language/schema/raw/master/csl-citation.json" }</w:instrText>
      </w:r>
      <w:r w:rsidR="00CA7DA9">
        <w:rPr>
          <w:lang w:bidi="hi-IN"/>
        </w:rPr>
        <w:fldChar w:fldCharType="separate"/>
      </w:r>
      <w:r w:rsidR="00663378" w:rsidRPr="00663378">
        <w:rPr>
          <w:noProof/>
          <w:lang w:bidi="hi-IN"/>
        </w:rPr>
        <w:t>(Cairns et al. 1988; Tenaillon et al. 2004)</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w:t>
      </w:r>
      <w:r w:rsidR="00FB30D0">
        <w:rPr>
          <w:lang w:bidi="hi-IN"/>
        </w:rPr>
        <w:lastRenderedPageBreak/>
        <w:t xml:space="preserve">Because mutation is a fundamental </w:t>
      </w:r>
      <w:r w:rsidR="000C3573">
        <w:rPr>
          <w:lang w:bidi="hi-IN"/>
        </w:rPr>
        <w:t>element</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2A0DCC">
      <w:pPr>
        <w:pStyle w:val="Heading1"/>
        <w:spacing w:line="480" w:lineRule="auto"/>
      </w:pPr>
      <w:r>
        <w:t>Acknowledgments</w:t>
      </w:r>
    </w:p>
    <w:p w:rsidR="00F441B1" w:rsidRDefault="00F441B1" w:rsidP="004703D4">
      <w:pPr>
        <w:spacing w:line="480" w:lineRule="auto"/>
      </w:pPr>
      <w:r w:rsidRPr="00EF44A6">
        <w:t>We thank the</w:t>
      </w:r>
      <w:r w:rsidR="00E4716C">
        <w:t xml:space="preserve"> organizers of the</w:t>
      </w:r>
      <w:r w:rsidRPr="00EF44A6">
        <w:t xml:space="preserve"> SIDEER 2013 Symposium (</w:t>
      </w:r>
      <w:hyperlink r:id="rId11" w:history="1">
        <w:r w:rsidR="003B4B81" w:rsidRPr="00EF44A6">
          <w:rPr>
            <w:rStyle w:val="Hyperlink"/>
          </w:rPr>
          <w:t>http://www.bgu.ac.il/BIDR/conf/sideergrads/SIDEER_symposium/</w:t>
        </w:r>
      </w:hyperlink>
      <w:r w:rsidRPr="00EF44A6">
        <w:t>)</w:t>
      </w:r>
      <w:r w:rsidR="00B25D55" w:rsidRPr="00EF44A6">
        <w:t xml:space="preserve"> for initial motivation for this project</w:t>
      </w:r>
      <w:r w:rsidR="009D54F1">
        <w:t>,</w:t>
      </w:r>
      <w:r w:rsidR="00B25D55" w:rsidRPr="00EF44A6">
        <w:t xml:space="preserve"> U</w:t>
      </w:r>
      <w:r w:rsidR="009D54F1">
        <w:t>.</w:t>
      </w:r>
      <w:r w:rsidR="00B25D55" w:rsidRPr="00EF44A6">
        <w:t xml:space="preserve"> Obolski for help with statistical analysis</w:t>
      </w:r>
      <w:r w:rsidR="004703D4">
        <w:t>. We are grateful to</w:t>
      </w:r>
      <w:r w:rsidR="009D54F1">
        <w:t xml:space="preserve"> A.F. Agrawal and two anonymous reviewers for </w:t>
      </w:r>
      <w:r w:rsidR="004703D4">
        <w:t xml:space="preserve">their </w:t>
      </w:r>
      <w:r w:rsidR="009D54F1">
        <w:t xml:space="preserve">comments on </w:t>
      </w:r>
      <w:r w:rsidR="004703D4">
        <w:t xml:space="preserve">earlier version of this </w:t>
      </w:r>
      <w:r w:rsidR="009D54F1">
        <w:t>manuscript</w:t>
      </w:r>
      <w:r w:rsidR="00B25D55" w:rsidRPr="00EF44A6">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347C94">
      <w:pPr>
        <w:pStyle w:val="Heading1"/>
        <w:spacing w:line="480" w:lineRule="auto"/>
      </w:pPr>
      <w:r>
        <w:t>Literature cited</w:t>
      </w:r>
    </w:p>
    <w:p w:rsidR="00ED111F" w:rsidRPr="00ED111F" w:rsidRDefault="007F0A97">
      <w:pPr>
        <w:pStyle w:val="NormalWeb"/>
        <w:divId w:val="1789816281"/>
        <w:rPr>
          <w:rFonts w:ascii="Palatino Linotype" w:hAnsi="Palatino Linotype"/>
          <w:noProof/>
          <w:sz w:val="22"/>
        </w:rPr>
      </w:pPr>
      <w:r>
        <w:fldChar w:fldCharType="begin" w:fldLock="1"/>
      </w:r>
      <w:r>
        <w:instrText xml:space="preserve">ADDIN Mendeley Bibliography CSL_BIBLIOGRAPHY </w:instrText>
      </w:r>
      <w:r>
        <w:fldChar w:fldCharType="separate"/>
      </w:r>
      <w:r w:rsidR="00ED111F" w:rsidRPr="00ED111F">
        <w:rPr>
          <w:rFonts w:ascii="Palatino Linotype" w:hAnsi="Palatino Linotype"/>
          <w:noProof/>
          <w:sz w:val="22"/>
        </w:rPr>
        <w:t>Agrawal, A. F. 2002. Genetic loads under fitness-dependent mutation rates. J. Evol. Biol. 15:1004–1010. Wiley Online Library.</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80-. ). 338:1344–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erg, O. G. 1996. Selection intensity for codon bias and the effective population size of Escherichia coli. Genetics 142:1379–8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jedov, I., O. Tenaillon, B. Gérard, V. Souza, E. Denamur, M. Radman, F. Taddei, and I. Matic. 2003. Stress-induced mutagenesis in bacteria. Science (80-. ). 300:1404–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Bristow, R. G., and R. P. Hill. 2008. Hypoxia and metabolism: Hypoxia, DNA repair and genetic instability. Nat. Rev. Cancer 8:180–92. Nature Publishing Group.</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airns, J., J. Overbaugh, and S. Miller. 1988. The origin of mutants. Nature 335:142–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Cirz, R. T., and F. E. Romesberg. 2007. Controlling mutation: intervening in evolution as a therapeutic strategy. Crit. Rev. Biochem. Mol. Biol. 42:341–5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oyne, J. A., N. H. Barton, and M. Turelli. 2000. Is Wright’s shifting balance process important in evolution? Evolution (N. Y). 54:306–31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Crow, J. F., W. R. Engels, and C. Denniston. 1990. Phase Three of Wright’s Shifting-Balance Theory. Evolution (N. Y). 44:23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awson, K. J. 1998. Evolutionarily stable mutation rates. J. Theor. Biol. 194:143–5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 Visser, J. A. G. M. 2002. The fate of microbial mutators. Microbiology 148:1247–5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bora, B. N., L. E. Vidales, R. Ramírez, M. Ramírez, E. A. Robleto, R. E. Yasbin, and M. Pedraza-Reyes. 2010. Mismatch Repair Modulation of MutY Activity Drives Bacillus subtilis Stationary-Phase Mutagenesis. J. Bacteriol. 193:236–4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enamur, E., and I. Matic. 2006. Evolution of mutation rates in bacteria. Mol. Microbiol. 60:820–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Drake, J. W., B. Charlesworth, D. Charlesworth, and J. F. Crow. 1998. Rates of spontaneous mutation. Genetics 148:1667–86. Genetics Soc America.</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Fisher, R. A. 1930. The Genetical Theory of Natural Selection. Clarendon Press, Oxford.</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Foster, P. L. 2007. Stress-induced mutagenesis in bacteria. Crit. Rev. Biochem. Mol. Biol. 42:373–9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alhardo, R. S., P. J. Hastings, and S. M. Rosenberg. 2007. Mutation as a stress response and the regulation of evolvability. Crit. Rev. Biochem. Mol. Biol. 42:399–43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avrilets, S. 1996. On phase three of the shifting-balance theory. Evolution (N. Y). 50:1034–1041. JSTOR.</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entile, C. F., S.-C. Yu, S. A. Serrano, P. J. Gerrish, and P. D. Sniegowski. 2011. Competition between high- and higher-mutating strains of Escherichia coli. Biol. Lett. 7:422–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iraud, A., I. Matic, O. Tenaillon, A. Clara, M. Radman, M. Fons, and F. Taddei. 2001. Costs and benefits of high mutation rates: adaptive evolution of bacteria in the mouse gut. Science (80-. ). 291:2606–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Goho, S., and G. Bell. 2000. Mild environmental stress elicits mutations affecting fitness in Chlamydomonas. Proc. R. Soc. B Biol. Sci. 267:123–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ordo, I., and F. Dionisio. 2005. Nonequilibrium model for estimating parameters of deleterious mutations. Phys. Rev. E 71:18–2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Gordo, I., L. Perfeito, and A. Sousa. 2011. Fitness effects of mutations in bacteria. J. Mol. Microbiol. Biotechnol. 21:20–3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dany, L. 2003. Adaptive peak shifts in a heterogenous environment. Theor. Popul. Biol. 63:41–5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dany, L., and T. Beker. 2003. Fitness-associated recombination on rugged adaptive landscapes. J. Evol. Biol. 16:862–87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igh, J. 1978. The accumulation of deleterious genes in a population - Muller’s Ratchet. Theor. Popul. Biol. 14:251–26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ll, L. M. C., and S. K. Henderson-Begg. 2006. Hypermutable bacteria isolated from humans--a critical analysis. Microbiology 152:2505–1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artfield, M., and S. P. Otto. 2011. Recombination and hitchhiking of deleterious alleles. Evolution 65:2421–3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eidenreich, E. 2007. Adaptive mutation in Saccharomyces cerevisiae. Crit. Rev. Biochem. Mol. Biol. 42:285–311.</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Henderson-Begg, S. K., D. M. Livermore, and L. M. C. Hall. 2006. Effect of subinhibitory concentrations of antibiotics on mutation frequency in Streptococcus pneumoniae. J. Antimicrob. Chemother. 57:849–5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ang, J. M., N. M. Iovine, and M. J. Blaser. 2006. A paradigm for direct stress-induced mutation in prokaryotes. FASEB J. 20:2476–8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essler, D. A., and H. Levine. 1998. Mutator Dynamics on a Smooth Evolutionary Landscape. Phys. Rev. Lett. 80:2012–201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ibota, T. T., and M. Lynch. 1996. Estimate of the genomic mutation rate deleterious to overall fitness in E. coli. Nature 381:694–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Kivisaar, M. 2010. Mechanisms of stationary-phase mutagenesis in bacteria: mutational processes in pseudomonads. FEMS Microbiol. Lett. 312:1–1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Leigh, E. G. J. 1970. Natural Selection and Mutability. Am. Nat. 104:301–305.</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Loh, E., J. J. Salk, and L. A. Loeb. 2010. Optimization of DNA polymerase mutation rates during bacterial evolution. Proc. Natl. Acad. Sci. 107:1154–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Matsuba, C., D. G. Ostrow, M. P. Salomon, A. Tolani, and C. F. Baer. 2012. Temperature, stress and spontaneous mutation in Caenorhabditis briggsae and Caenorhabditis elegans. Biol. Lett. 8–1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Moore, F. B.-G., and S. J. Tonsor. 1994. A Simulation of Wright’s Shifting-Balance Process: Migration and the Three Phases. Evolution (N. Y). 48:6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Obolski, U., and L. Hadany. 2012. Implications of stress-induced genetic variation for minimizing multidrug resistance in bacteria. BMC Med. 10:1–3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eck, S. L., S. P. Ellner, and F. Gould. 2000. Varying migration and deme size and the feasibility of the shifting balance. Evolution 54:324–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onder, R. G., N. C. Fonville, and S. M. Rosenberg. 2005. A switch from high-fidelity to error-prone DNA double-strand break repair underlies stress-induced mutation. Mol. Cell 19:791–80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Pupo, G. M., and B. J. Richardson. 1995. Biochemical genetics of a natural population of Escherichia coli: seasonal changes in alleles and haplotypes. Microbiology 141:1037–4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am, Y., and L. Hadany. 2012. The evolution of stress-induced hypermutation in asexual populations. Evolution (N. Y). 66:2315–2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odriguez, G. P., N. V Romanova, G. Bao, N. C. Rouf, Y. W. Kow, and G. F. Crouse. 2012. Mismatch repair-dependent mutagenesis in nondividing cells. Proc. Natl. Acad. Sci. 109:6153–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Rosenberg, S. M., C. Shee, R. L. Frisch, and P. J. Hastings. 2012. Stress-induced mutation via DNA breaks in Escherichia coli: A molecular mechanism with implications for evolution and medicine. BioEssays 1–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arp, N. P., and A. F. Agrawal. 2012. Evidence for elevated mutation rates in low-quality genotypes. Proc. Natl. Acad. Sci. 109:6142–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aw, F. H., and C. F. Baer. 2011. Fitness-dependent mutation rates in finite populations. J. Evol. Biol. 24:1677–8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ee, C., J. L. Gibson, M. C. Darrow, C. Gonzalez, and S. M. Rosenberg. 2011. Impact of a stress-inducible switch to mutagenic repair of DNA breaks on mutation in Escherichia coli. Proc. Natl. Acad. Sci. 108:13659–1366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hor, E., C. a. Fox, and J. R. Broach. 2013. The Yeast Environmental Stress Response Regulates Mutagenesis Induced by Proteotoxic Stress. PLoS Genet. 9:e100368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niegowski, P. D., P. J. Gerrish, T. Johnson, and A. Shaver. 2000. The evolution of mutation rates: separating causes from consequences. BioEssays 22:1057–6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Sniegowski, P. D., P. J. Gerrish, and R. E. Lenski. 1997. Evolution of high mutation rates in experimental populations of E. coli. Nature 387:703–5. Nature Publishing Group.</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Sung, W., M. S. Ackerman, S. F. Miller, T. G. Doak, and M. Lynch. 2012. Drift-barrier hypothesis and mutation-rate evolution. Proc. Natl. Acad. Sci., doi: 10.1073/pnas.121622310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addei, F., M. Radman, J. Maynard Smith, B. Toupance, P.-H. Gouyon, and B. Godelle. 1997. Role of mutator alleles in adaptive evolution. Nature 387:700–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E. Denamur, and I. Matic. 2004. Evolutionary significance of stress-induced mutagenesis in bacteria. Trends Microbiol. 12:264–7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enaillon, O., B. Toupance, H. Le Nagard, F. Taddei, and B. Godelle. 1999. Mutators, Population Size, Adaptive Landscape and the Adaptation of Asexual Populations of Bacteria. Genetics 152:485–49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Turrientes, M.-C., F. Baquero, B. R. Levin, J.-L. Martínez, A. Ripoll, J.-M. González-Alba, R. Tobes, M. Manrique, M.-R. Baquero, M.-J. Rodríguez-Domínguez, R. Cantón, and J.-C. Galán. 2013. Normal Mutation Rate Variants Arise in a Mutator (Mut S) Escherichia coli Population. PLoS One 8:e72963.</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ade, M., and C. Goodnight. 1991. Wright’s shifting balance theory: an experimental study. Science (80-. ). 253:1015–101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eissman, D. B., M. W. Feldman, and D. S. Fisher. 2010. The rate of fitness-valley crossing in sexual populations. Genetics 186:1389–410.</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1997. Founder Effects and Peak Shifts Without Genetic Drift: Adaptive Peak Shifts Occur Easily When Environments Fluctuate Slightly. Evolution (N. Y). 51:1044.</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1995. Variance-Induced Peak Shifts. Evolution (N. Y). 49:252.</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hitlock, M. C., and P. C. Phillips. 2000. The exquisite corpse: a shifting view of the shifting balance. Trends Ecol. Evol. 15:347–348.</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lastRenderedPageBreak/>
        <w:t>Wielgoss, S., J. E. Barrick, O. Tenaillon, S. Cruveiller, B. Chane-Woon-Ming, C. Médigue, R. E. Lenski, and D. Schneider. 2011. Mutation Rate Inferred From Synonymous Substitutions in a Long-Term Evolution Experiment With Escherichia coli. G3 Genes, Genomes, Genet. 1:183. Genetics Society of America.</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Wright, S. 1931. Evolution in Mendelian Populations. Genetics 16:97–159.</w:t>
      </w:r>
    </w:p>
    <w:p w:rsidR="00ED111F" w:rsidRPr="00ED111F" w:rsidRDefault="00ED111F">
      <w:pPr>
        <w:pStyle w:val="NormalWeb"/>
        <w:divId w:val="1789816281"/>
        <w:rPr>
          <w:rFonts w:ascii="Palatino Linotype" w:hAnsi="Palatino Linotype"/>
          <w:noProof/>
          <w:sz w:val="22"/>
        </w:rPr>
      </w:pPr>
      <w:r w:rsidRPr="00ED111F">
        <w:rPr>
          <w:rFonts w:ascii="Palatino Linotype" w:hAnsi="Palatino Linotype"/>
          <w:noProof/>
          <w:sz w:val="22"/>
        </w:rPr>
        <w:t xml:space="preserve">Wright, S. 1988. Surfaces of selective value revisited. Am. Nat. 131:115–123. </w:t>
      </w:r>
    </w:p>
    <w:p w:rsidR="00347C94" w:rsidRPr="00347C94" w:rsidRDefault="007F0A97" w:rsidP="00ED111F">
      <w:pPr>
        <w:pStyle w:val="NormalWeb"/>
        <w:divId w:val="576476138"/>
      </w:pPr>
      <w:r>
        <w:fldChar w:fldCharType="end"/>
      </w:r>
    </w:p>
    <w:p w:rsidR="00096116" w:rsidRDefault="00096116" w:rsidP="002A0DCC">
      <w:pPr>
        <w:pStyle w:val="Heading1"/>
        <w:spacing w:line="480" w:lineRule="auto"/>
      </w:pPr>
      <w:r>
        <w:t>Appendi</w:t>
      </w:r>
      <w:r w:rsidR="004747BD">
        <w:t>ces</w:t>
      </w:r>
    </w:p>
    <w:p w:rsidR="00096116" w:rsidRDefault="0002786D" w:rsidP="002A0DCC">
      <w:pPr>
        <w:pStyle w:val="Heading2"/>
        <w:numPr>
          <w:ilvl w:val="0"/>
          <w:numId w:val="0"/>
        </w:numPr>
        <w:spacing w:line="480" w:lineRule="auto"/>
        <w:ind w:left="357" w:hanging="357"/>
      </w:pPr>
      <w:bookmarkStart w:id="14" w:name="_Ref360530640"/>
      <w:bookmarkStart w:id="15" w:name="_Ref363980873"/>
      <w:r>
        <w:t xml:space="preserve">Appendix </w:t>
      </w:r>
      <w:bookmarkEnd w:id="14"/>
      <w:r w:rsidR="000F7D03">
        <w:t>1</w:t>
      </w:r>
      <w:bookmarkEnd w:id="15"/>
    </w:p>
    <w:p w:rsidR="0002786D" w:rsidRDefault="00044F35" w:rsidP="00E628F4">
      <w:pPr>
        <w:spacing w:line="480" w:lineRule="auto"/>
      </w:pPr>
      <w:r>
        <w:t xml:space="preserve">In the following analysis we assume that </w:t>
      </w:r>
      <m:oMath>
        <m:r>
          <w:rPr>
            <w:rFonts w:ascii="Cambria Math" w:hAnsi="Cambria Math"/>
          </w:rPr>
          <m:t>μ≪U≪s</m:t>
        </m:r>
      </m:oMath>
      <w:r>
        <w:rPr>
          <w:rFonts w:eastAsiaTheme="minorEastAsia"/>
        </w:rPr>
        <w:t xml:space="preserve"> </w:t>
      </w:r>
      <m:oMath>
        <m:f>
          <m:fPr>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 xml:space="preserve"> – see model overview for details</w:t>
      </w:r>
      <w:r w:rsidR="00E628F4">
        <w:rPr>
          <w:rFonts w:eastAsiaTheme="minorEastAsia"/>
        </w:rPr>
        <w:t xml:space="preserve"> – which also means that </w:t>
      </w:r>
      <m:oMath>
        <m:r>
          <w:rPr>
            <w:rFonts w:ascii="Cambria Math" w:eastAsiaTheme="minorEastAsia" w:hAnsi="Cambria Math"/>
          </w:rPr>
          <m:t>U+2μ</m:t>
        </m:r>
        <m:r>
          <w:rPr>
            <w:rFonts w:ascii="Cambria Math" w:hAnsi="Cambria Math"/>
          </w:rPr>
          <m:t>≈U</m:t>
        </m:r>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individual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ED26AF">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U/s</m:t>
            </m:r>
          </m:sup>
        </m:sSup>
        <m:d>
          <m:dPr>
            <m:ctrlPr>
              <w:rPr>
                <w:rFonts w:ascii="Cambria Math" w:hAnsi="Cambria Math"/>
                <w:i/>
              </w:rPr>
            </m:ctrlPr>
          </m:dPr>
          <m:e>
            <m:r>
              <w:rPr>
                <w:rFonts w:ascii="Cambria Math" w:hAnsi="Cambria Math"/>
              </w:rPr>
              <m:t>2+s</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36DFD" w:rsidP="00ED26AF">
      <w:pPr>
        <w:spacing w:line="480" w:lineRule="auto"/>
      </w:pPr>
      <w:r w:rsidRPr="00C36DFD">
        <w:t>Now, we assume</w:t>
      </w:r>
      <w:r w:rsidR="0002786D" w:rsidRPr="00C36DFD">
        <w:t xml:space="preserve"> that </w:t>
      </w:r>
      <m:oMath>
        <m:r>
          <w:rPr>
            <w:rFonts w:ascii="Cambria Math" w:hAnsi="Cambria Math"/>
          </w:rPr>
          <m:t>U≪</m:t>
        </m:r>
        <m:f>
          <m:fPr>
            <m:type m:val="lin"/>
            <m:ctrlPr>
              <w:rPr>
                <w:rFonts w:ascii="Cambria Math" w:hAnsi="Cambria Math"/>
                <w:i/>
                <w:iCs/>
              </w:rPr>
            </m:ctrlPr>
          </m:fPr>
          <m:num>
            <m:r>
              <w:rPr>
                <w:rFonts w:ascii="Cambria Math" w:hAnsi="Cambria Math"/>
              </w:rPr>
              <m:t>U</m:t>
            </m:r>
          </m:num>
          <m:den>
            <m:r>
              <w:rPr>
                <w:rFonts w:ascii="Cambria Math" w:hAnsi="Cambria Math"/>
              </w:rPr>
              <m:t>s</m:t>
            </m:r>
          </m:den>
        </m:f>
      </m:oMath>
      <w:r w:rsidR="00ED26AF">
        <w:rPr>
          <w:rFonts w:eastAsiaTheme="minorEastAsia"/>
          <w:iCs/>
        </w:rPr>
        <w:t xml:space="preserve"> and </w:t>
      </w:r>
      <m:oMath>
        <m:r>
          <w:rPr>
            <w:rFonts w:ascii="Cambria Math" w:hAnsi="Cambria Math"/>
          </w:rPr>
          <m:t>s≪2</m:t>
        </m:r>
      </m:oMath>
      <w:r w:rsidR="0002786D" w:rsidRPr="00C36DFD">
        <w:t xml:space="preserve">. </w:t>
      </w:r>
      <w:r>
        <w:t>This gives us:</w:t>
      </w:r>
      <w:r w:rsidR="0002786D">
        <w:t xml:space="preserve"> </w:t>
      </w:r>
    </w:p>
    <w:p w:rsidR="00946A45" w:rsidRDefault="00946A45" w:rsidP="004C763B">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Default="00560C54" w:rsidP="00560C54">
      <w:pPr>
        <w:spacing w:line="480" w:lineRule="auto"/>
      </w:pPr>
      <w:r>
        <w:t xml:space="preserve">Taking the derivative w.r.t </w:t>
      </w:r>
      <w:r>
        <w:rPr>
          <w:i/>
          <w:iCs/>
        </w:rPr>
        <w:t>U</w:t>
      </w:r>
      <w:r>
        <w:t xml:space="preserve">, assuming </w:t>
      </w:r>
      <m:oMath>
        <m:r>
          <w:rPr>
            <w:rFonts w:ascii="Cambria Math" w:hAnsi="Cambria Math" w:cs="Times New Roman"/>
          </w:rPr>
          <m:t>µ</m:t>
        </m:r>
        <m:r>
          <w:rPr>
            <w:rFonts w:ascii="Cambria Math" w:hAnsi="Cambria Math"/>
          </w:rPr>
          <m:t>=</m:t>
        </m:r>
        <m:f>
          <m:fPr>
            <m:type m:val="lin"/>
            <m:ctrlPr>
              <w:rPr>
                <w:rFonts w:ascii="Cambria Math" w:hAnsi="Cambria Math"/>
                <w:i/>
                <w:iCs/>
              </w:rPr>
            </m:ctrlPr>
          </m:fPr>
          <m:num>
            <m:r>
              <w:rPr>
                <w:rFonts w:ascii="Cambria Math" w:hAnsi="Cambria Math"/>
              </w:rPr>
              <m:t>U</m:t>
            </m:r>
          </m:num>
          <m:den>
            <m:r>
              <w:rPr>
                <w:rFonts w:ascii="Cambria Math" w:hAnsi="Cambria Math"/>
              </w:rPr>
              <m:t>g</m:t>
            </m:r>
          </m:den>
        </m:f>
      </m:oMath>
      <w:r w:rsidR="00866ADE">
        <w:rPr>
          <w:rFonts w:eastAsiaTheme="minorEastAsia"/>
          <w:iCs/>
        </w:rPr>
        <w:t xml:space="preserve"> for some </w:t>
      </w:r>
      <w:r w:rsidR="00866ADE">
        <w:rPr>
          <w:rFonts w:eastAsiaTheme="minorEastAsia"/>
          <w:i/>
        </w:rPr>
        <w:t>g&gt;1</w:t>
      </w:r>
      <w:r>
        <w:t>:</w:t>
      </w:r>
    </w:p>
    <w:p w:rsidR="00560C54" w:rsidRPr="00560C54" w:rsidRDefault="006A278B" w:rsidP="00560C54">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oMath>
      <w:r w:rsidR="00560C54">
        <w:rPr>
          <w:rFonts w:eastAsiaTheme="minorEastAsia"/>
        </w:rPr>
        <w:t>.</w:t>
      </w:r>
    </w:p>
    <w:p w:rsidR="00560C54" w:rsidRPr="00560C54" w:rsidRDefault="00560C54" w:rsidP="00373E6D">
      <w:pPr>
        <w:spacing w:line="480" w:lineRule="auto"/>
      </w:pPr>
      <w:r>
        <w:lastRenderedPageBreak/>
        <w:t xml:space="preserve">This expression is positive when </w:t>
      </w:r>
      <m:oMath>
        <m:r>
          <w:rPr>
            <w:rFonts w:ascii="Cambria Math" w:hAnsi="Cambria Math"/>
          </w:rPr>
          <m:t>U&lt;</m:t>
        </m:r>
        <m:f>
          <m:fPr>
            <m:ctrlPr>
              <w:rPr>
                <w:rFonts w:ascii="Cambria Math" w:hAnsi="Cambria Math"/>
                <w:i/>
                <w:iCs/>
              </w:rPr>
            </m:ctrlPr>
          </m:fPr>
          <m:num>
            <m:r>
              <w:rPr>
                <w:rFonts w:ascii="Cambria Math" w:hAnsi="Cambria Math"/>
              </w:rPr>
              <m:t>2</m:t>
            </m:r>
          </m:num>
          <m:den>
            <m:r>
              <w:rPr>
                <w:rFonts w:ascii="Cambria Math" w:hAnsi="Cambria Math"/>
              </w:rPr>
              <m:t>3</m:t>
            </m:r>
          </m:den>
        </m:f>
        <m:r>
          <w:rPr>
            <w:rFonts w:ascii="Cambria Math" w:hAnsi="Cambria Math"/>
          </w:rPr>
          <m:t>s</m:t>
        </m:r>
      </m:oMath>
      <w:r w:rsidR="00373E6D">
        <w:rPr>
          <w:rFonts w:eastAsiaTheme="minorEastAsia"/>
          <w:iCs/>
        </w:rPr>
        <w:t>,</w:t>
      </w:r>
      <w:r>
        <w:t xml:space="preserve"> which is guaranteed by </w:t>
      </w:r>
      <w:r w:rsidR="00373E6D">
        <w:t xml:space="preserve">the </w:t>
      </w:r>
      <w:r>
        <w:t xml:space="preserve">assumption </w:t>
      </w:r>
      <m:oMath>
        <m:r>
          <w:rPr>
            <w:rFonts w:ascii="Cambria Math" w:hAnsi="Cambria Math"/>
          </w:rPr>
          <m:t>U≪s</m:t>
        </m:r>
      </m:oMath>
      <w:r>
        <w:t>.</w:t>
      </w:r>
    </w:p>
    <w:p w:rsidR="0002786D" w:rsidRDefault="00C36DFD" w:rsidP="002A0DCC">
      <w:pPr>
        <w:spacing w:line="480" w:lineRule="auto"/>
      </w:pPr>
      <w:r>
        <w:t xml:space="preserve">For a population with </w:t>
      </w:r>
      <w:r w:rsidR="00CB2260">
        <w:t>SIM</w:t>
      </w:r>
      <w:r w:rsidR="0002786D">
        <w:t>:</w:t>
      </w:r>
    </w:p>
    <w:p w:rsidR="0002786D" w:rsidRPr="005579CA" w:rsidRDefault="006A278B" w:rsidP="005B2FE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5B2FE1">
      <w:pPr>
        <w:spacing w:line="480" w:lineRule="auto"/>
      </w:pPr>
      <w:r>
        <w:t xml:space="preserve">The last approximation assumes that </w:t>
      </w:r>
      <m:oMath>
        <m:r>
          <w:rPr>
            <w:rFonts w:ascii="Cambria Math" w:hAnsi="Cambria Math"/>
          </w:rPr>
          <m:t>s≪2τ</m:t>
        </m:r>
      </m:oMath>
      <w:r>
        <w:rPr>
          <w:i/>
          <w:iCs/>
        </w:rPr>
        <w:t>.</w:t>
      </w:r>
      <w:r>
        <w:t xml:space="preserve"> </w:t>
      </w:r>
      <w:r w:rsidR="005B2FE1">
        <w:t xml:space="preserve">Rearranging the last result, we find </w:t>
      </w:r>
      <w:r w:rsidR="00BB0FCA">
        <w:t>that the</w:t>
      </w:r>
      <w:r>
        <w:t xml:space="preserve"> first order approximation for populations with SIM</w:t>
      </w:r>
      <w:r w:rsidR="00073161">
        <w:t xml:space="preserve"> is</w:t>
      </w:r>
      <w:r>
        <w:t>:</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6A278B" w:rsidP="002A0DCC">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2A0DCC">
            <w:pPr>
              <w:spacing w:line="480" w:lineRule="auto"/>
            </w:pPr>
          </w:p>
        </w:tc>
      </w:tr>
    </w:tbl>
    <w:p w:rsidR="005B2FE1" w:rsidRDefault="0008315C" w:rsidP="00073161">
      <w:pPr>
        <w:spacing w:line="480" w:lineRule="auto"/>
        <w:rPr>
          <w:rFonts w:eastAsiaTheme="minorEastAsia"/>
        </w:rPr>
      </w:pPr>
      <w:r>
        <w:rPr>
          <w:rFonts w:eastAsiaTheme="minorEastAsia"/>
        </w:rPr>
        <w:t xml:space="preserve">Taking the derivative w.r.t </w:t>
      </w:r>
      <w:r w:rsidRPr="0008315C">
        <w:rPr>
          <w:rFonts w:ascii="Times New Roman" w:eastAsiaTheme="minorEastAsia" w:hAnsi="Times New Roman" w:cs="Times New Roman"/>
          <w:i/>
          <w:iCs/>
        </w:rPr>
        <w:t>τ</w:t>
      </w:r>
      <w:r>
        <w:rPr>
          <w:rFonts w:eastAsiaTheme="minorEastAsia"/>
        </w:rPr>
        <w:t>:</w:t>
      </w:r>
    </w:p>
    <w:p w:rsidR="005B2FE1" w:rsidRDefault="006A278B"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oMath>
      <w:r w:rsidR="00373E6D">
        <w:rPr>
          <w:rFonts w:eastAsiaTheme="minorEastAsia"/>
        </w:rPr>
        <w:t>.</w:t>
      </w:r>
    </w:p>
    <w:p w:rsidR="00373E6D" w:rsidRDefault="00373E6D" w:rsidP="00373E6D">
      <w:pPr>
        <w:spacing w:line="480" w:lineRule="auto"/>
        <w:rPr>
          <w:rFonts w:eastAsiaTheme="minorEastAsia"/>
        </w:rPr>
      </w:pPr>
      <w:r>
        <w:rPr>
          <w:rFonts w:eastAsiaTheme="minorEastAsia"/>
        </w:rPr>
        <w:t xml:space="preserve">Because </w:t>
      </w:r>
      <w:r>
        <w:rPr>
          <w:rFonts w:eastAsiaTheme="minorEastAsia"/>
          <w:i/>
          <w:iCs/>
        </w:rPr>
        <w:t>q</w:t>
      </w:r>
      <w:r>
        <w:rPr>
          <w:rFonts w:eastAsiaTheme="minorEastAsia"/>
        </w:rPr>
        <w:t xml:space="preserve">, </w:t>
      </w:r>
      <w:r w:rsidRPr="00373E6D">
        <w:rPr>
          <w:rFonts w:eastAsiaTheme="minorEastAsia"/>
          <w:i/>
          <w:iCs/>
        </w:rPr>
        <w:t>U</w:t>
      </w:r>
      <w:r>
        <w:rPr>
          <w:rFonts w:eastAsiaTheme="minorEastAsia"/>
        </w:rPr>
        <w:t xml:space="preserve">, and </w:t>
      </w:r>
      <w:r w:rsidRPr="00373E6D">
        <w:rPr>
          <w:rFonts w:ascii="Times New Roman" w:eastAsiaTheme="minorEastAsia" w:hAnsi="Times New Roman" w:cs="Times New Roman"/>
          <w:i/>
          <w:iCs/>
        </w:rPr>
        <w:t>τ</w:t>
      </w:r>
      <w:r>
        <w:rPr>
          <w:rFonts w:eastAsiaTheme="minorEastAsia"/>
        </w:rPr>
        <w:t xml:space="preserve"> are all positive:</w:t>
      </w:r>
    </w:p>
    <w:p w:rsidR="00373E6D" w:rsidRPr="00373E6D" w:rsidRDefault="006A278B" w:rsidP="00373E6D">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τ</m:t>
            </m:r>
          </m:den>
        </m:f>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00373E6D">
        <w:rPr>
          <w:rFonts w:eastAsiaTheme="minorEastAsia"/>
        </w:rPr>
        <w:t>.</w:t>
      </w:r>
    </w:p>
    <w:p w:rsidR="005B2FE1" w:rsidRPr="00866ADE" w:rsidRDefault="00373E6D" w:rsidP="00866ADE">
      <w:pPr>
        <w:spacing w:line="480" w:lineRule="auto"/>
        <w:rPr>
          <w:rFonts w:eastAsiaTheme="minorEastAsia"/>
        </w:rPr>
      </w:pPr>
      <w:r>
        <w:rPr>
          <w:rFonts w:eastAsiaTheme="minorEastAsia"/>
        </w:rPr>
        <w:t xml:space="preserve">This </w:t>
      </w:r>
      <w:r w:rsidR="005B2FE1">
        <w:rPr>
          <w:rFonts w:eastAsiaTheme="minorEastAsia"/>
        </w:rPr>
        <w:t xml:space="preserve">condition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00560C54">
        <w:rPr>
          <w:rFonts w:eastAsiaTheme="minorEastAsia"/>
        </w:rPr>
        <w:t xml:space="preserve">, and is guaranteed by </w:t>
      </w:r>
      <w:r>
        <w:rPr>
          <w:rFonts w:eastAsiaTheme="minorEastAsia"/>
        </w:rPr>
        <w:t xml:space="preserve">the </w:t>
      </w:r>
      <w:r w:rsidR="00560C54">
        <w:rPr>
          <w:rFonts w:eastAsiaTheme="minorEastAsia"/>
        </w:rPr>
        <w:t xml:space="preserve">assumption </w:t>
      </w:r>
      <m:oMath>
        <m:r>
          <w:rPr>
            <w:rFonts w:ascii="Cambria Math" w:eastAsiaTheme="minorEastAsia" w:hAnsi="Cambria Math" w:cs="Times New Roman"/>
          </w:rPr>
          <m:t>τ</m:t>
        </m:r>
        <m:r>
          <w:rPr>
            <w:rFonts w:ascii="Cambria Math" w:eastAsiaTheme="minorEastAsia" w:hAnsi="Cambria Math"/>
          </w:rPr>
          <m:t>U≪s≪1</m:t>
        </m:r>
      </m:oMath>
      <w:r w:rsidR="00560C54" w:rsidRPr="006D6585">
        <w:rPr>
          <w:rFonts w:eastAsiaTheme="minorEastAsia"/>
        </w:rPr>
        <w:t>.</w:t>
      </w:r>
      <w:r w:rsidR="00866ADE">
        <w:rPr>
          <w:rFonts w:eastAsiaTheme="minorEastAsia"/>
        </w:rPr>
        <w:t xml:space="preserve"> </w:t>
      </w:r>
    </w:p>
    <w:p w:rsidR="0002786D" w:rsidRDefault="005447DA" w:rsidP="002A0DCC">
      <w:pPr>
        <w:pStyle w:val="Heading2"/>
        <w:numPr>
          <w:ilvl w:val="0"/>
          <w:numId w:val="0"/>
        </w:numPr>
        <w:spacing w:line="480" w:lineRule="auto"/>
        <w:ind w:left="357" w:hanging="357"/>
      </w:pPr>
      <w:bookmarkStart w:id="16" w:name="_Ref360530760"/>
      <w:bookmarkStart w:id="17" w:name="_Ref363980888"/>
      <w:r>
        <w:t>Appendix</w:t>
      </w:r>
      <w:bookmarkEnd w:id="16"/>
      <w:r w:rsidR="000F7D03">
        <w:t xml:space="preserve"> 2</w:t>
      </w:r>
      <w:bookmarkEnd w:id="17"/>
    </w:p>
    <w:p w:rsidR="00946A45" w:rsidRDefault="005447DA" w:rsidP="002A0DCC">
      <w:pPr>
        <w:spacing w:line="480" w:lineRule="auto"/>
        <w:rPr>
          <w:lang w:bidi="hi-IN"/>
        </w:rPr>
      </w:pPr>
      <w:r>
        <w:t xml:space="preserve">Following Eshel </w:t>
      </w:r>
      <w:r w:rsidR="00CA7DA9">
        <w:fldChar w:fldCharType="begin" w:fldLock="1"/>
      </w:r>
      <w:r w:rsidR="00ED111F">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is</w:t>
      </w:r>
      <w:r>
        <w:rPr>
          <w:lang w:bidi="hi-IN"/>
        </w:rPr>
        <w:t>:</w:t>
      </w:r>
    </w:p>
    <w:p w:rsidR="00946A45" w:rsidRDefault="00946A45" w:rsidP="002A0DCC">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2A0DCC">
      <w:pPr>
        <w:spacing w:line="480" w:lineRule="auto"/>
      </w:pPr>
      <w:r>
        <w:lastRenderedPageBreak/>
        <w:t xml:space="preserve">wher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2A0DCC">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2A0DCC">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5447DA" w:rsidP="00F23504">
      <w:pPr>
        <w:spacing w:line="480" w:lineRule="auto"/>
      </w:pPr>
      <w:r>
        <w:t xml:space="preserve">Without </w:t>
      </w:r>
      <w:r w:rsidR="004C5F1B">
        <w:t>SIM</w:t>
      </w:r>
      <w:r>
        <w:t xml:space="preserve"> and neglecting beneficial mutations, </w:t>
      </w:r>
      <w:r w:rsidR="004C5F1B">
        <w:t xml:space="preserve">the mean fitness </w:t>
      </w:r>
      <w:r>
        <w:t xml:space="preserve">evaluates to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000F7D03">
        <w:t>Supporting information</w:t>
      </w:r>
      <w:r>
        <w:t xml:space="preserve">). </w:t>
      </w:r>
      <w:r w:rsidR="004C5F1B">
        <w:t>Therefore</w:t>
      </w:r>
      <w:r>
        <w:t>:</w:t>
      </w:r>
      <w:r w:rsidR="00946A45">
        <w:t xml:space="preserve"> </w:t>
      </w:r>
    </w:p>
    <w:p w:rsidR="00946A45" w:rsidRDefault="00946A45" w:rsidP="002A0DCC">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C362E9">
      <w:pPr>
        <w:spacing w:line="480" w:lineRule="auto"/>
      </w:pPr>
      <w:r>
        <w:t xml:space="preserve">Assuming </w:t>
      </w:r>
      <w:r w:rsidRPr="00544FA2">
        <w:rPr>
          <w:i/>
          <w:iCs/>
        </w:rPr>
        <w:t>sH</w:t>
      </w:r>
      <w:r>
        <w:t xml:space="preserve"> </w:t>
      </w:r>
      <w:r w:rsidRPr="00544FA2">
        <w:t>is</w:t>
      </w:r>
      <w:bookmarkStart w:id="18"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2A0DCC">
      <w:pPr>
        <w:spacing w:line="480" w:lineRule="auto"/>
        <w:jc w:val="center"/>
      </w:pPr>
      <m:oMath>
        <m:r>
          <w:rPr>
            <w:rFonts w:ascii="Cambria Math" w:hAnsi="Cambria Math"/>
          </w:rPr>
          <m:t>ρ≈2sH</m:t>
        </m:r>
      </m:oMath>
      <w:r>
        <w:t>.</w:t>
      </w:r>
    </w:p>
    <w:p w:rsidR="005447DA" w:rsidRDefault="005447DA" w:rsidP="002A0DCC">
      <w:pPr>
        <w:pStyle w:val="Heading2"/>
        <w:numPr>
          <w:ilvl w:val="0"/>
          <w:numId w:val="0"/>
        </w:numPr>
        <w:spacing w:line="480" w:lineRule="auto"/>
        <w:ind w:left="357" w:hanging="357"/>
      </w:pPr>
      <w:bookmarkStart w:id="19" w:name="_Ref363980903"/>
      <w:r>
        <w:t xml:space="preserve">Appendix </w:t>
      </w:r>
      <w:bookmarkEnd w:id="18"/>
      <w:r w:rsidR="000F7D03">
        <w:t>3</w:t>
      </w:r>
      <w:bookmarkEnd w:id="19"/>
    </w:p>
    <w:p w:rsidR="00335E62" w:rsidRPr="00335E62" w:rsidRDefault="005447DA" w:rsidP="003C66D8">
      <w:pPr>
        <w:spacing w:line="480" w:lineRule="auto"/>
        <w:rPr>
          <w:lang w:bidi="hi-IN"/>
        </w:rPr>
      </w:pPr>
      <w:r>
        <w:rPr>
          <w:lang w:bidi="hi-IN"/>
        </w:rPr>
        <w:t>With SIM</w:t>
      </w:r>
      <w:r w:rsidR="00CB2260">
        <w:rPr>
          <w:vertAlign w:val="subscript"/>
          <w:lang w:bidi="hi-IN"/>
        </w:rPr>
        <w:t>e</w:t>
      </w:r>
      <w:r>
        <w:rPr>
          <w:lang w:bidi="hi-IN"/>
        </w:rPr>
        <w:t xml:space="preserve"> the mutation rate of </w:t>
      </w:r>
      <w:r>
        <w:rPr>
          <w:i/>
          <w:iCs/>
          <w:lang w:bidi="hi-IN"/>
        </w:rPr>
        <w:t>ab</w:t>
      </w:r>
      <w:r>
        <w:rPr>
          <w:lang w:bidi="hi-IN"/>
        </w:rPr>
        <w:t xml:space="preserve"> is </w:t>
      </w:r>
      <w:r w:rsidR="00335E62" w:rsidRPr="00335E62">
        <w:rPr>
          <w:i/>
          <w:iCs/>
        </w:rPr>
        <w:t>τU</w:t>
      </w:r>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ED111F">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we derive the relative fitness of SIM</w:t>
      </w:r>
      <w:r w:rsidR="00CB2260">
        <w:rPr>
          <w:vertAlign w:val="subscript"/>
          <w:lang w:bidi="hi-IN"/>
        </w:rPr>
        <w:t>e</w:t>
      </w:r>
      <w:r w:rsidR="00335E62">
        <w:rPr>
          <w:lang w:bidi="hi-IN"/>
        </w:rPr>
        <w:t xml:space="preserve"> by:</w:t>
      </w:r>
    </w:p>
    <w:p w:rsidR="005447DA"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2A0DCC">
      <w:pPr>
        <w:spacing w:line="480" w:lineRule="auto"/>
        <w:rPr>
          <w:rFonts w:eastAsiaTheme="minorEastAsia"/>
          <w:lang w:bidi="hi-IN"/>
        </w:rPr>
      </w:pPr>
      <w:r>
        <w:rPr>
          <w:rFonts w:eastAsiaTheme="minorEastAsia"/>
          <w:lang w:bidi="hi-IN"/>
        </w:rPr>
        <w:t>Plugging that in the fixation probability:</w:t>
      </w:r>
    </w:p>
    <w:p w:rsid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2A0DCC">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r w:rsidR="00986F1F">
        <w:rPr>
          <w:rFonts w:eastAsiaTheme="minorEastAsia"/>
          <w:lang w:bidi="hi-IN"/>
        </w:rPr>
        <w:t xml:space="preserve">for </w:t>
      </w:r>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2A0DCC">
      <w:pPr>
        <w:spacing w:line="480" w:lineRule="auto"/>
        <w:rPr>
          <w:rFonts w:eastAsiaTheme="minorEastAsia"/>
          <w:lang w:bidi="hi-IN"/>
        </w:rPr>
      </w:pPr>
      <w:r>
        <w:rPr>
          <w:rFonts w:eastAsiaTheme="minorEastAsia"/>
          <w:lang w:bidi="hi-IN"/>
        </w:rPr>
        <w:t>Because</w:t>
      </w:r>
      <w:r w:rsidR="00335E62">
        <w:rPr>
          <w:rFonts w:eastAsiaTheme="minorEastAsia"/>
          <w:lang w:bidi="hi-IN"/>
        </w:rPr>
        <w:t xml:space="preserve"> </w:t>
      </w:r>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2A0DCC">
      <w:pPr>
        <w:spacing w:line="480" w:lineRule="auto"/>
        <w:rPr>
          <w:rFonts w:eastAsiaTheme="minorEastAsia"/>
          <w:lang w:bidi="hi-IN"/>
        </w:rPr>
      </w:pPr>
      <w:r>
        <w:rPr>
          <w:rFonts w:eastAsiaTheme="minorEastAsia"/>
          <w:lang w:bidi="hi-IN"/>
        </w:rPr>
        <w:t>Because the appearance with SIM</w:t>
      </w:r>
      <w:r w:rsidR="00CB2260">
        <w:rPr>
          <w:rFonts w:eastAsiaTheme="minorEastAsia"/>
          <w:vertAlign w:val="subscript"/>
          <w:lang w:bidi="hi-IN"/>
        </w:rPr>
        <w:t>e</w:t>
      </w:r>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SIM</w:t>
      </w:r>
      <w:r w:rsidR="00CB2260">
        <w:rPr>
          <w:rFonts w:eastAsiaTheme="minorEastAsia"/>
          <w:vertAlign w:val="subscript"/>
          <w:lang w:bidi="hi-IN"/>
        </w:rPr>
        <w:t>e</w:t>
      </w:r>
      <w:r w:rsidR="003B3D00">
        <w:rPr>
          <w:rFonts w:eastAsiaTheme="minorEastAsia"/>
          <w:lang w:bidi="hi-IN"/>
        </w:rPr>
        <w:t xml:space="preserve"> can now be written as:</w:t>
      </w:r>
    </w:p>
    <w:p w:rsidR="003B3D00" w:rsidRPr="00DE1C4B" w:rsidRDefault="006A278B" w:rsidP="002A0DCC">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q=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2A0DCC">
      <w:pPr>
        <w:pStyle w:val="Heading1"/>
        <w:spacing w:line="480" w:lineRule="auto"/>
      </w:pPr>
      <w:r>
        <w:lastRenderedPageBreak/>
        <w:t>Figures</w:t>
      </w:r>
    </w:p>
    <w:p w:rsidR="003C4248" w:rsidRDefault="003C4248" w:rsidP="002A0DCC">
      <w:pPr>
        <w:keepNext/>
        <w:spacing w:line="480" w:lineRule="auto"/>
        <w:jc w:val="center"/>
      </w:pPr>
      <w:r>
        <w:rPr>
          <w:noProof/>
        </w:rPr>
        <w:drawing>
          <wp:inline distT="0" distB="0" distL="0" distR="0" wp14:anchorId="6F130675" wp14:editId="47EBA77F">
            <wp:extent cx="4667250" cy="4228465"/>
            <wp:effectExtent l="0" t="0" r="0" b="635"/>
            <wp:docPr id="2" name="Picture 2" descr="D:\workspace\ruggedsim\manuscript\fitness_landsca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fitness_landscape.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67250" cy="4228465"/>
                    </a:xfrm>
                    <a:prstGeom prst="rect">
                      <a:avLst/>
                    </a:prstGeom>
                    <a:noFill/>
                    <a:ln>
                      <a:noFill/>
                    </a:ln>
                  </pic:spPr>
                </pic:pic>
              </a:graphicData>
            </a:graphic>
          </wp:inline>
        </w:drawing>
      </w:r>
    </w:p>
    <w:p w:rsidR="003C4248" w:rsidRPr="000D56CE" w:rsidRDefault="003C4248" w:rsidP="002A0DCC">
      <w:pPr>
        <w:pStyle w:val="FigureLegend"/>
        <w:spacing w:line="480" w:lineRule="auto"/>
        <w:rPr>
          <w:lang w:bidi="hi-IN"/>
        </w:rPr>
      </w:pPr>
      <w:bookmarkStart w:id="20"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Pr>
          <w:b/>
          <w:bCs/>
          <w:noProof/>
        </w:rPr>
        <w:t>1</w:t>
      </w:r>
      <w:r>
        <w:rPr>
          <w:b/>
          <w:bCs/>
        </w:rPr>
        <w:fldChar w:fldCharType="end"/>
      </w:r>
      <w:bookmarkEnd w:id="20"/>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r w:rsidRPr="00607B56">
        <w:rPr>
          <w:i/>
          <w:iCs/>
        </w:rPr>
        <w:t>a</w:t>
      </w:r>
      <w:r w:rsidRPr="000D56CE">
        <w:t xml:space="preserve"> or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anel b</w:t>
      </w:r>
      <w:r>
        <w:t xml:space="preserve"> also</w:t>
      </w:r>
      <w:r w:rsidRPr="000D56CE">
        <w:t xml:space="preserve"> </w:t>
      </w:r>
      <w:r>
        <w:t xml:space="preserve">includes </w:t>
      </w:r>
      <w:r w:rsidRPr="000D56CE">
        <w:t>the number of deleterious alleles across the genome</w:t>
      </w:r>
      <w:r>
        <w:t xml:space="preserve"> after the forward-slash</w:t>
      </w:r>
      <w:r w:rsidRPr="000D56CE">
        <w:t xml:space="preserve">. Mutagenesis is induced in stressed genotypes (fitness </w:t>
      </w:r>
      <w:r w:rsidRPr="008752E9">
        <w:t>&lt;1</w:t>
      </w:r>
      <w:r>
        <w:t xml:space="preserve">, </w:t>
      </w:r>
      <w:r w:rsidRPr="000D56CE">
        <w:t xml:space="preserve">ellipses), </w:t>
      </w:r>
      <w:r>
        <w:t>and</w:t>
      </w:r>
      <w:r w:rsidRPr="000D56CE">
        <w:t xml:space="preserve"> </w:t>
      </w:r>
      <w:r>
        <w:t xml:space="preserve">fit </w:t>
      </w:r>
      <w:r w:rsidRPr="000D56CE">
        <w:t xml:space="preserve">genotypes (fitness </w:t>
      </w:r>
      <w:r>
        <w:rPr>
          <w:rFonts w:ascii="Times New Roman" w:hAnsi="Times New Roman" w:cs="Times New Roman"/>
        </w:rPr>
        <w:t>≥</w:t>
      </w:r>
      <w:r w:rsidRPr="008752E9">
        <w:t>1</w:t>
      </w:r>
      <w:r>
        <w:t>, squares</w:t>
      </w:r>
      <w:r w:rsidRPr="000D56CE">
        <w:t xml:space="preserve">) do not hypermutat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rates.</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r w:rsidRPr="008752E9">
        <w:t>)</w:t>
      </w:r>
      <w:r w:rsidRPr="008752E9">
        <w:rPr>
          <w:i/>
          <w:iCs/>
          <w:vertAlign w:val="superscript"/>
        </w:rPr>
        <w:t>x</w:t>
      </w:r>
      <w:r w:rsidRPr="008752E9">
        <w:t>,</w:t>
      </w:r>
      <w:r w:rsidRPr="000D56CE">
        <w:t xml:space="preserve"> where </w:t>
      </w:r>
      <w:r>
        <w:rPr>
          <w:i/>
          <w:iCs/>
        </w:rPr>
        <w:t>x</w:t>
      </w:r>
      <w:r w:rsidRPr="000D56CE">
        <w:t xml:space="preserve"> is the number of deleterious </w:t>
      </w:r>
      <w:r>
        <w:t>mutations</w:t>
      </w:r>
      <w:r w:rsidRPr="000D56CE">
        <w:t xml:space="preserve">). (a) In the analytic model genotypes with deleterious </w:t>
      </w:r>
      <w:r>
        <w:t xml:space="preserve">mutations </w:t>
      </w:r>
      <w:r w:rsidRPr="000D56CE">
        <w:t>are considered "evolutionary dead-ends" (</w:t>
      </w:r>
      <w:r>
        <w:t xml:space="preserve">marked with </w:t>
      </w:r>
      <w:r w:rsidRPr="000D56CE">
        <w:t xml:space="preserve">RIP) and do not contribute to adaptation. (b)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3C4248" w:rsidP="002A0DCC">
      <w:pPr>
        <w:keepNext/>
        <w:spacing w:line="480" w:lineRule="auto"/>
        <w:jc w:val="center"/>
      </w:pPr>
      <w:r>
        <w:rPr>
          <w:noProof/>
        </w:rPr>
        <w:lastRenderedPageBreak/>
        <w:drawing>
          <wp:inline distT="0" distB="0" distL="0" distR="0" wp14:anchorId="368589AE" wp14:editId="3BFFAA2F">
            <wp:extent cx="3596536" cy="2880000"/>
            <wp:effectExtent l="0" t="0" r="4445" b="0"/>
            <wp:docPr id="10" name="Picture 10" descr="D:\workspace\ruggedsim\manuscript\adaptation_rate_pop1e6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workspace\ruggedsim\manuscript\adaptation_rate_pop1e6_s_0.05_logN_6.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Pr="00E4303E" w:rsidRDefault="003C4248" w:rsidP="00292861">
      <w:pPr>
        <w:pStyle w:val="FigureLegend"/>
        <w:spacing w:line="480" w:lineRule="auto"/>
      </w:pPr>
      <w:bookmarkStart w:id="21"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Pr>
          <w:b/>
          <w:bCs/>
          <w:noProof/>
        </w:rPr>
        <w:t>2</w:t>
      </w:r>
      <w:r>
        <w:rPr>
          <w:b/>
          <w:bCs/>
        </w:rPr>
        <w:fldChar w:fldCharType="end"/>
      </w:r>
      <w:bookmarkEnd w:id="21"/>
      <w:r w:rsidRPr="00C11B88">
        <w:rPr>
          <w:b/>
          <w:bCs/>
        </w:rPr>
        <w:t xml:space="preserve"> – </w:t>
      </w:r>
      <w:r>
        <w:rPr>
          <w:b/>
          <w:bCs/>
        </w:rPr>
        <w:t xml:space="preserve">Complex adaptation with </w:t>
      </w:r>
      <w:r w:rsidRPr="00C11B88">
        <w:rPr>
          <w:b/>
          <w:bCs/>
        </w:rPr>
        <w:t>three mutational strategies.</w:t>
      </w:r>
      <w:r>
        <w:t xml:space="preserve"> The figure shows the adaptation rate </w:t>
      </w:r>
      <w:r w:rsidRPr="00C11B88">
        <w:rPr>
          <w:i/>
          <w:iCs/>
        </w:rPr>
        <w:t>ν</w:t>
      </w:r>
      <w:r>
        <w:t xml:space="preserve"> as a function of the mutation rate increase </w:t>
      </w:r>
      <w:r w:rsidRPr="00E4303E">
        <w:rPr>
          <w:i/>
          <w:iCs/>
        </w:rPr>
        <w:t>τ</w:t>
      </w:r>
      <w:r>
        <w:t xml:space="preserve">. NM (represented by </w:t>
      </w:r>
      <w:r w:rsidRPr="00E4303E">
        <w:rPr>
          <w:i/>
          <w:iCs/>
        </w:rPr>
        <w:t>τ</w:t>
      </w:r>
      <w:r>
        <w:t>=1) is normal mutagenesis; CM (red with circles) is constitutive mutagenesis; SIM (solid blue with squares) is stress-induced mutagenesis; SIMe (dashed green with triangles) is stress-induced mutagenesis with environmental stress.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Both axes are in log scale. Parameters (see </w:t>
      </w:r>
      <w:r>
        <w:fldChar w:fldCharType="begin"/>
      </w:r>
      <w:r w:rsidRPr="006733DF">
        <w:instrText xml:space="preserve"> REF _Ref358791100 \h </w:instrText>
      </w:r>
      <w:r w:rsidR="002A0DCC">
        <w:instrText xml:space="preserve"> \* MERGEFORMAT </w:instrText>
      </w:r>
      <w:r>
        <w:fldChar w:fldCharType="separate"/>
      </w:r>
      <w:r>
        <w:t xml:space="preserve">Table </w:t>
      </w:r>
      <w:r>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p>
    <w:p w:rsidR="003C4248" w:rsidRPr="003C4248" w:rsidRDefault="003C4248" w:rsidP="002A0DCC">
      <w:pPr>
        <w:pStyle w:val="FigureLegend"/>
        <w:spacing w:line="480" w:lineRule="auto"/>
        <w:rPr>
          <w:b/>
          <w:bCs/>
        </w:rPr>
      </w:pPr>
      <w:r w:rsidRPr="003C4248">
        <w:rPr>
          <w:noProof/>
        </w:rPr>
        <w:drawing>
          <wp:inline distT="0" distB="0" distL="0" distR="0" wp14:anchorId="5A309BF9" wp14:editId="15DC8390">
            <wp:extent cx="3636000" cy="2912400"/>
            <wp:effectExtent l="0" t="0" r="3175" b="2540"/>
            <wp:docPr id="3" name="Picture 3" descr="D:\workspace\ruggedsim\manuscript\mean_fitness_tau_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workspace\ruggedsim\manuscript\mean_fitness_tau_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36000" cy="2912400"/>
                    </a:xfrm>
                    <a:prstGeom prst="rect">
                      <a:avLst/>
                    </a:prstGeom>
                    <a:noFill/>
                    <a:ln>
                      <a:noFill/>
                    </a:ln>
                  </pic:spPr>
                </pic:pic>
              </a:graphicData>
            </a:graphic>
          </wp:inline>
        </w:drawing>
      </w:r>
    </w:p>
    <w:p w:rsidR="003C4248" w:rsidRPr="003C4248" w:rsidRDefault="003C4248" w:rsidP="002A0DCC">
      <w:pPr>
        <w:spacing w:line="480" w:lineRule="auto"/>
        <w:jc w:val="center"/>
        <w:rPr>
          <w:sz w:val="16"/>
          <w:szCs w:val="16"/>
        </w:rPr>
      </w:pPr>
      <w:bookmarkStart w:id="22"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Pr="003C4248">
        <w:rPr>
          <w:b/>
          <w:bCs/>
          <w:noProof/>
          <w:sz w:val="16"/>
          <w:szCs w:val="16"/>
        </w:rPr>
        <w:t>3</w:t>
      </w:r>
      <w:r w:rsidRPr="003C4248">
        <w:rPr>
          <w:b/>
          <w:bCs/>
          <w:sz w:val="16"/>
          <w:szCs w:val="16"/>
        </w:rPr>
        <w:fldChar w:fldCharType="end"/>
      </w:r>
      <w:bookmarkEnd w:id="22"/>
      <w:r w:rsidRPr="003C4248">
        <w:rPr>
          <w:b/>
          <w:bCs/>
          <w:sz w:val="16"/>
          <w:szCs w:val="16"/>
        </w:rPr>
        <w:t xml:space="preserve"> – Mean fitness at the mutation-selection balance with stress-induced mutagenesis. </w:t>
      </w:r>
      <w:r w:rsidRPr="003C4248">
        <w:rPr>
          <w:sz w:val="16"/>
          <w:szCs w:val="16"/>
        </w:rPr>
        <w:t xml:space="preserve">The figure shows the relative fitness advantage of SIM in comparison to NM </w:t>
      </w:r>
      <m:oMath>
        <m:d>
          <m:dPr>
            <m:ctrlPr>
              <w:rPr>
                <w:rFonts w:ascii="Cambria Math" w:hAnsi="Cambria Math"/>
                <w:i/>
                <w:sz w:val="16"/>
                <w:szCs w:val="16"/>
              </w:rPr>
            </m:ctrlPr>
          </m:dPr>
          <m:e>
            <m:f>
              <m:fPr>
                <m:ctrlPr>
                  <w:rPr>
                    <w:rFonts w:ascii="Cambria Math" w:hAnsi="Cambria Math"/>
                    <w:i/>
                    <w:sz w:val="16"/>
                    <w:szCs w:val="16"/>
                  </w:rPr>
                </m:ctrlPr>
              </m:fPr>
              <m:num>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Pr="003C4248">
        <w:rPr>
          <w:sz w:val="16"/>
          <w:szCs w:val="16"/>
        </w:rPr>
        <w:t>.</w:t>
      </w:r>
      <w:r w:rsidR="001C3DA4">
        <w:rPr>
          <w:sz w:val="16"/>
          <w:szCs w:val="16"/>
        </w:rPr>
        <w:t xml:space="preserve"> See </w:t>
      </w:r>
      <w:r w:rsidRPr="003C4248">
        <w:rPr>
          <w:sz w:val="16"/>
          <w:szCs w:val="16"/>
        </w:rPr>
        <w:t xml:space="preserve"> The x-axis </w:t>
      </w:r>
      <w:r w:rsidRPr="003C4248">
        <w:rPr>
          <w:sz w:val="16"/>
          <w:szCs w:val="16"/>
        </w:rPr>
        <w:lastRenderedPageBreak/>
        <w:t xml:space="preserve">is </w:t>
      </w:r>
      <w:r w:rsidRPr="003C4248">
        <w:rPr>
          <w:i/>
          <w:iCs/>
          <w:sz w:val="16"/>
          <w:szCs w:val="16"/>
        </w:rPr>
        <w:t>β,</w:t>
      </w:r>
      <w:r w:rsidRPr="003C4248">
        <w:rPr>
          <w:sz w:val="16"/>
          <w:szCs w:val="16"/>
        </w:rPr>
        <w:t xml:space="preserve"> the fraction of mutations that are beneficial and the y-axis is </w:t>
      </w:r>
      <w:r w:rsidRPr="003C4248">
        <w:rPr>
          <w:i/>
          <w:iCs/>
          <w:sz w:val="16"/>
          <w:szCs w:val="16"/>
        </w:rPr>
        <w:t>τ</w:t>
      </w:r>
      <w:r w:rsidRPr="003C4248">
        <w:rPr>
          <w:sz w:val="16"/>
          <w:szCs w:val="16"/>
        </w:rPr>
        <w:t>, the mutation rate fold increase under stress. "X" marks the point (</w:t>
      </w:r>
      <w:r w:rsidRPr="003C4248">
        <w:rPr>
          <w:i/>
          <w:iCs/>
          <w:sz w:val="16"/>
          <w:szCs w:val="16"/>
        </w:rPr>
        <w:t>β</w:t>
      </w:r>
      <w:r w:rsidRPr="003C4248">
        <w:rPr>
          <w:sz w:val="16"/>
          <w:szCs w:val="16"/>
        </w:rPr>
        <w:t xml:space="preserve">=1/5000, </w:t>
      </w:r>
      <w:r w:rsidRPr="003C4248">
        <w:rPr>
          <w:i/>
          <w:iCs/>
          <w:sz w:val="16"/>
          <w:szCs w:val="16"/>
        </w:rPr>
        <w:t>τ</w:t>
      </w:r>
      <w:r w:rsidRPr="003C4248">
        <w:rPr>
          <w:sz w:val="16"/>
          <w:szCs w:val="16"/>
        </w:rPr>
        <w:t>=10)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3C4248" w:rsidP="002A0DCC">
      <w:pPr>
        <w:keepNext/>
        <w:spacing w:line="480" w:lineRule="auto"/>
        <w:jc w:val="center"/>
      </w:pPr>
      <w:r>
        <w:rPr>
          <w:noProof/>
        </w:rPr>
        <w:drawing>
          <wp:inline distT="0" distB="0" distL="0" distR="0" wp14:anchorId="47AFF890" wp14:editId="44DF9091">
            <wp:extent cx="3596536" cy="2880000"/>
            <wp:effectExtent l="0" t="0" r="0" b="0"/>
            <wp:docPr id="6" name="Picture 6" descr="D:\workspace\ruggedsim\manuscript\tradeoff_s_0.05_logN_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tradeoff_s_0.05_logN_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596536" cy="2880000"/>
                    </a:xfrm>
                    <a:prstGeom prst="rect">
                      <a:avLst/>
                    </a:prstGeom>
                    <a:noFill/>
                    <a:ln>
                      <a:noFill/>
                    </a:ln>
                  </pic:spPr>
                </pic:pic>
              </a:graphicData>
            </a:graphic>
          </wp:inline>
        </w:drawing>
      </w:r>
    </w:p>
    <w:p w:rsidR="003C4248" w:rsidRDefault="003C4248" w:rsidP="00EE776B">
      <w:pPr>
        <w:pStyle w:val="FigureLegend"/>
        <w:spacing w:line="480" w:lineRule="auto"/>
        <w:rPr>
          <w:lang w:bidi="hi-IN"/>
        </w:rPr>
      </w:pPr>
      <w:bookmarkStart w:id="23"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Pr>
          <w:b/>
          <w:bCs/>
          <w:noProof/>
        </w:rPr>
        <w:t>4</w:t>
      </w:r>
      <w:r>
        <w:rPr>
          <w:b/>
          <w:bCs/>
        </w:rPr>
        <w:fldChar w:fldCharType="end"/>
      </w:r>
      <w:bookmarkEnd w:id="23"/>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Pr>
          <w:noProof/>
        </w:rPr>
        <w:t>The figure shows the</w:t>
      </w:r>
      <w:r w:rsidR="00FB4F13">
        <w:rPr>
          <w:noProof/>
        </w:rPr>
        <w:t xml:space="preserve"> relative</w:t>
      </w:r>
      <w:r>
        <w:rPr>
          <w:noProof/>
        </w:rPr>
        <w:t xml:space="preserve"> </w:t>
      </w:r>
      <w:r>
        <w:rPr>
          <w:i/>
          <w:iCs/>
          <w:noProof/>
        </w:rPr>
        <w:t xml:space="preserve">adaptedness </w:t>
      </w:r>
      <w:r>
        <w:rPr>
          <w:noProof/>
        </w:rPr>
        <w:t>(population mean fitness at the MSB</w:t>
      </w:r>
      <w:r w:rsidR="00785EDE">
        <w:rPr>
          <w:noProof/>
        </w:rPr>
        <w:t xml:space="preserve">, </w:t>
      </w:r>
      <m:oMath>
        <m:acc>
          <m:accPr>
            <m:chr m:val="̅"/>
            <m:ctrlPr>
              <w:rPr>
                <w:rFonts w:ascii="Cambria Math" w:hAnsi="Cambria Math"/>
                <w:i/>
                <w:noProof/>
              </w:rPr>
            </m:ctrlPr>
          </m:accPr>
          <m:e>
            <m:r>
              <w:rPr>
                <w:rFonts w:ascii="Cambria Math" w:hAnsi="Cambria Math"/>
                <w:noProof/>
              </w:rPr>
              <m:t>ω</m:t>
            </m:r>
          </m:e>
        </m:acc>
      </m:oMath>
      <w:r w:rsidR="00785EDE">
        <w:rPr>
          <w:rFonts w:eastAsiaTheme="minorEastAsia"/>
          <w:noProof/>
        </w:rPr>
        <w:t xml:space="preserve"> [see SI</w:t>
      </w:r>
      <w:r w:rsidR="00785EDE">
        <w:rPr>
          <w:noProof/>
        </w:rPr>
        <w:t>]</w:t>
      </w:r>
      <w:r>
        <w:rPr>
          <w:noProof/>
        </w:rPr>
        <w:t>; x-axis) and the</w:t>
      </w:r>
      <w:r w:rsidR="00FB4F13">
        <w:rPr>
          <w:noProof/>
        </w:rPr>
        <w:t xml:space="preserve"> relative</w:t>
      </w:r>
      <w:r>
        <w:rPr>
          <w:noProof/>
        </w:rPr>
        <w:t xml:space="preserve"> </w:t>
      </w:r>
      <w:r w:rsidRPr="009F5B3A">
        <w:rPr>
          <w:i/>
          <w:iCs/>
          <w:noProof/>
        </w:rPr>
        <w:t>adaptability</w:t>
      </w:r>
      <w:r>
        <w:rPr>
          <w:noProof/>
        </w:rPr>
        <w:t xml:space="preserve"> (</w:t>
      </w:r>
      <w:r w:rsidRPr="009F5B3A">
        <w:rPr>
          <w:noProof/>
        </w:rPr>
        <w:t>adaptation</w:t>
      </w:r>
      <w:r>
        <w:rPr>
          <w:noProof/>
        </w:rPr>
        <w:t xml:space="preserve"> rate</w:t>
      </w:r>
      <w:r w:rsidR="00785EDE">
        <w:rPr>
          <w:noProof/>
        </w:rPr>
        <w:t xml:space="preserve">, </w:t>
      </w:r>
      <m:oMath>
        <m:r>
          <w:rPr>
            <w:rFonts w:ascii="Cambria Math" w:hAnsi="Cambria Math"/>
            <w:noProof/>
          </w:rPr>
          <m:t>ν</m:t>
        </m:r>
      </m:oMath>
      <w:r w:rsidR="00785EDE">
        <w:rPr>
          <w:rFonts w:eastAsiaTheme="minorEastAsia"/>
          <w:noProof/>
        </w:rPr>
        <w:t xml:space="preserve"> [see Eq. 5-7] </w:t>
      </w:r>
      <w:r>
        <w:rPr>
          <w:noProof/>
        </w:rPr>
        <w:t xml:space="preserve">; y-axis) of different mutational strategies </w:t>
      </w:r>
      <w:r w:rsidR="00FB4F13">
        <w:rPr>
          <w:noProof/>
        </w:rPr>
        <w:t>in comparison</w:t>
      </w:r>
      <w:r>
        <w:rPr>
          <w:noProof/>
        </w:rPr>
        <w:t xml:space="preserve"> to normal mutagenesis (NM)</w:t>
      </w:r>
      <w:r>
        <w:rPr>
          <w:lang w:bidi="hi-IN"/>
        </w:rPr>
        <w:t xml:space="preserve">. Constitutive mutagenesis (CM; in red) increases the mutation rate of all individuals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fold</w:t>
      </w:r>
      <w:r>
        <w:rPr>
          <w:lang w:bidi="hi-IN"/>
        </w:rPr>
        <w:t>; Stress-induced mutagenesis (SIM; in blue) increases the mutation rate of stressed or maladapted individuals</w:t>
      </w:r>
      <w:r w:rsidRPr="00514DED">
        <w:rPr>
          <w:rFonts w:ascii="Times New Roman" w:hAnsi="Times New Roman" w:cs="Times New Roman"/>
          <w:i/>
          <w:iCs/>
        </w:rPr>
        <w:t xml:space="preserve">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rPr>
          <w:lang w:bidi="hi-IN"/>
        </w:rPr>
        <w:t>; Mixed strategies (in dashed green) increase the mutation rate of all individuals</w:t>
      </w:r>
      <w:r>
        <w:t xml:space="preserve"> </w:t>
      </w:r>
      <w:r>
        <w:rPr>
          <w:rFonts w:ascii="Times New Roman" w:hAnsi="Times New Roman" w:cs="Times New Roman"/>
          <w:i/>
          <w:iCs/>
        </w:rPr>
        <w:t>τ</w:t>
      </w:r>
      <w:r>
        <w:rPr>
          <w:rFonts w:ascii="Times New Roman" w:hAnsi="Times New Roman" w:cs="Times New Roman"/>
          <w:i/>
          <w:iCs/>
          <w:vertAlign w:val="subscript"/>
        </w:rPr>
        <w:t>CM</w:t>
      </w:r>
      <w:r w:rsidRPr="00514DED">
        <w:rPr>
          <w:rFonts w:ascii="Times New Roman" w:hAnsi="Times New Roman" w:cs="Times New Roman"/>
        </w:rPr>
        <w:t xml:space="preserve">-fold and of stressed individuals </w:t>
      </w:r>
      <w:r>
        <w:rPr>
          <w:rFonts w:ascii="Times New Roman" w:hAnsi="Times New Roman" w:cs="Times New Roman"/>
          <w:i/>
          <w:iCs/>
        </w:rPr>
        <w:t>τ</w:t>
      </w:r>
      <w:r>
        <w:rPr>
          <w:rFonts w:ascii="Times New Roman" w:hAnsi="Times New Roman" w:cs="Times New Roman"/>
          <w:i/>
          <w:iCs/>
          <w:vertAlign w:val="subscript"/>
        </w:rPr>
        <w:t>SIM</w:t>
      </w:r>
      <w:r w:rsidRPr="00514DED">
        <w:rPr>
          <w:rFonts w:ascii="Times New Roman" w:hAnsi="Times New Roman" w:cs="Times New Roman"/>
        </w:rPr>
        <w:t>-fold</w:t>
      </w:r>
      <w:r>
        <w:t xml:space="preserve">. SIM breaks off the </w:t>
      </w:r>
      <w:r w:rsidRPr="009F5B3A">
        <w:rPr>
          <w:i/>
          <w:iCs/>
        </w:rPr>
        <w:t>adaptability-adaptedness</w:t>
      </w:r>
      <w:r>
        <w:t xml:space="preserve"> trade-off of CM, increasing the </w:t>
      </w:r>
      <w:r w:rsidRPr="00031301">
        <w:rPr>
          <w:i/>
          <w:iCs/>
        </w:rPr>
        <w:t>adaptability</w:t>
      </w:r>
      <w:r>
        <w:t xml:space="preserve"> without compromising the </w:t>
      </w:r>
      <w:r>
        <w:rPr>
          <w:i/>
          <w:iCs/>
        </w:rPr>
        <w:t>adaptedness</w:t>
      </w:r>
      <w:r>
        <w:t xml:space="preserve"> of the population. </w:t>
      </w:r>
      <w:r>
        <w:rPr>
          <w:lang w:bidi="hi-IN"/>
        </w:rPr>
        <w:t xml:space="preserve">Parameters (see </w:t>
      </w:r>
      <w:r>
        <w:rPr>
          <w:lang w:bidi="hi-IN"/>
        </w:rPr>
        <w:fldChar w:fldCharType="begin"/>
      </w:r>
      <w:r w:rsidRPr="00A20806">
        <w:rPr>
          <w:lang w:bidi="hi-IN"/>
        </w:rPr>
        <w:instrText xml:space="preserve"> REF _Ref358791100 \h </w:instrText>
      </w:r>
      <w:r w:rsidR="002A0DCC">
        <w:rPr>
          <w:lang w:bidi="hi-IN"/>
        </w:rPr>
        <w:instrText xml:space="preserve"> \* MERGEFORMAT </w:instrText>
      </w:r>
      <w:r>
        <w:rPr>
          <w:lang w:bidi="hi-IN"/>
        </w:rPr>
      </w:r>
      <w:r>
        <w:rPr>
          <w:lang w:bidi="hi-IN"/>
        </w:rPr>
        <w:fldChar w:fldCharType="separate"/>
      </w:r>
      <w:r>
        <w:t xml:space="preserve">Table </w:t>
      </w:r>
      <w:r>
        <w:rPr>
          <w:noProof/>
        </w:rPr>
        <w:t>1</w:t>
      </w:r>
      <w:r>
        <w:rPr>
          <w:lang w:bidi="hi-IN"/>
        </w:rPr>
        <w:fldChar w:fldCharType="end"/>
      </w:r>
      <w:r>
        <w:rPr>
          <w:lang w:bidi="hi-IN"/>
        </w:rPr>
        <w:t xml:space="preserve">): </w:t>
      </w:r>
      <w:r>
        <w:rPr>
          <w:i/>
          <w:iCs/>
          <w:lang w:bidi="hi-IN"/>
        </w:rPr>
        <w:t>N</w:t>
      </w:r>
      <w:r w:rsidRPr="00514DED">
        <w:rPr>
          <w:lang w:bidi="hi-IN"/>
        </w:rPr>
        <w:t>=10</w:t>
      </w:r>
      <w:r w:rsidRPr="00514DED">
        <w:rPr>
          <w:vertAlign w:val="superscript"/>
          <w:lang w:bidi="hi-IN"/>
        </w:rPr>
        <w:t>6</w:t>
      </w:r>
      <w:r w:rsidRPr="00514DED">
        <w:rPr>
          <w:lang w:bidi="hi-IN"/>
        </w:rPr>
        <w:t>,</w:t>
      </w:r>
      <w:r>
        <w:rPr>
          <w:lang w:bidi="hi-IN"/>
        </w:rPr>
        <w:t xml:space="preserve"> </w:t>
      </w:r>
      <w:r>
        <w:rPr>
          <w:i/>
          <w:iCs/>
          <w:lang w:bidi="hi-IN"/>
        </w:rPr>
        <w:t>U</w:t>
      </w:r>
      <w:r w:rsidRPr="00514DED">
        <w:rPr>
          <w:lang w:bidi="hi-IN"/>
        </w:rPr>
        <w:t>=</w:t>
      </w:r>
      <w:r w:rsidRPr="00514DED">
        <w:rPr>
          <w:lang w:bidi="hi-IN"/>
        </w:rPr>
        <w:softHyphen/>
        <w:t>0.0004</w:t>
      </w:r>
      <w:r>
        <w:rPr>
          <w:lang w:bidi="hi-IN"/>
        </w:rPr>
        <w:t xml:space="preserve">, </w:t>
      </w:r>
      <w:r>
        <w:rPr>
          <w:rFonts w:ascii="Times New Roman" w:hAnsi="Times New Roman" w:cs="Times New Roman"/>
          <w:i/>
          <w:iCs/>
          <w:lang w:bidi="hi-IN"/>
        </w:rPr>
        <w:t>β</w:t>
      </w:r>
      <w:r w:rsidRPr="00514DED">
        <w:rPr>
          <w:lang w:bidi="hi-IN"/>
        </w:rPr>
        <w:t>=</w:t>
      </w:r>
      <w:r>
        <w:rPr>
          <w:lang w:bidi="hi-IN"/>
        </w:rPr>
        <w:t xml:space="preserve">0.002, </w:t>
      </w:r>
      <w:r>
        <w:rPr>
          <w:i/>
          <w:iCs/>
          <w:lang w:bidi="hi-IN"/>
        </w:rPr>
        <w:t>s</w:t>
      </w:r>
      <w:r w:rsidRPr="00514DED">
        <w:rPr>
          <w:lang w:bidi="hi-IN"/>
        </w:rPr>
        <w:t>=0.05</w:t>
      </w:r>
      <w:r>
        <w:rPr>
          <w:lang w:bidi="hi-IN"/>
        </w:rPr>
        <w:t xml:space="preserve">, </w:t>
      </w:r>
      <w:r>
        <w:rPr>
          <w:i/>
          <w:iCs/>
          <w:lang w:bidi="hi-IN"/>
        </w:rPr>
        <w:t>H</w:t>
      </w:r>
      <w:r w:rsidRPr="00514DED">
        <w:rPr>
          <w:lang w:bidi="hi-IN"/>
        </w:rPr>
        <w:t>=2</w:t>
      </w:r>
      <w:r w:rsidR="00EE776B">
        <w:rPr>
          <w:lang w:bidi="hi-IN"/>
        </w:rPr>
        <w:t xml:space="preserve">, </w:t>
      </w:r>
      <w:r w:rsidR="00EE776B" w:rsidRPr="00EE776B">
        <w:rPr>
          <w:rFonts w:ascii="Times New Roman" w:hAnsi="Times New Roman" w:cs="Times New Roman"/>
          <w:i/>
          <w:iCs/>
          <w:lang w:bidi="hi-IN"/>
        </w:rPr>
        <w:t>τ</w:t>
      </w:r>
      <w:r w:rsidR="00EE776B">
        <w:rPr>
          <w:lang w:bidi="hi-IN"/>
        </w:rPr>
        <w:t>&lt;&lt;1/</w:t>
      </w:r>
      <w:r w:rsidR="00EE776B" w:rsidRPr="00EE776B">
        <w:rPr>
          <w:i/>
          <w:iCs/>
          <w:lang w:bidi="hi-IN"/>
        </w:rPr>
        <w:t>U</w:t>
      </w:r>
      <w:r w:rsidR="00EE776B">
        <w:rPr>
          <w:rFonts w:eastAsiaTheme="minorEastAsia"/>
          <w:lang w:bidi="hi-IN"/>
        </w:rPr>
        <w:t>.</w:t>
      </w:r>
    </w:p>
    <w:p w:rsidR="003C4248" w:rsidRDefault="003C4248" w:rsidP="002A0DCC">
      <w:pPr>
        <w:pStyle w:val="Heading1"/>
        <w:spacing w:line="480" w:lineRule="auto"/>
      </w:pPr>
      <w:r>
        <w:t>Tables</w:t>
      </w:r>
    </w:p>
    <w:p w:rsidR="003C4248" w:rsidRDefault="003C4248" w:rsidP="002A0DCC">
      <w:pPr>
        <w:pStyle w:val="FigureLegend"/>
        <w:spacing w:line="480" w:lineRule="auto"/>
      </w:pPr>
      <w:bookmarkStart w:id="24"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4"/>
      <w:r>
        <w:t xml:space="preserve"> </w:t>
      </w:r>
      <w:r>
        <w:rPr>
          <w:rFonts w:ascii="Arial" w:hAnsi="Arial" w:cs="Arial"/>
        </w:rPr>
        <w:t>–</w:t>
      </w:r>
      <w:r>
        <w:t xml:space="preserve"> </w:t>
      </w:r>
      <w:r w:rsidRPr="00524B4A">
        <w:t>Model parameter</w:t>
      </w:r>
      <w:r>
        <w:t xml:space="preserve">s and estimated values for </w:t>
      </w:r>
      <w:r w:rsidRPr="003F5091">
        <w:rPr>
          <w:i/>
          <w:iCs/>
        </w:rPr>
        <w:t>Escherichia</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2A0DCC">
            <w:pPr>
              <w:pStyle w:val="FigureLegend"/>
              <w:spacing w:line="480" w:lineRule="auto"/>
            </w:pPr>
            <w:r>
              <w:t>Symbol</w:t>
            </w:r>
          </w:p>
        </w:tc>
        <w:tc>
          <w:tcPr>
            <w:tcW w:w="2858"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2A0DCC">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s</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        \nlower bound to mutation rate is 1.9e-4 per genome per generation\n        \n50 lines, 25 generations per bottleneck, 300 bottlenecks =&gt; 7500 generations. samples taken from bottlenecks 0 100 120 200 250 300\n        \n        \n        \n      ", "page" : "694-6", "title" : "Estimate of the genomic mutation rate deleterious to overall fitness in E. coli.",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H</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D111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U</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publisher" : "Genetics Soc America", "title" : "Rates of spontaneous mutation.", "type" : "article-journal", "volume" : "148" }, "uris" : [ "http://www.mendeley.com/documents/?uuid=cd3cd1d2-24de-4081-b0f0-eb1069fecd38" ] }, { "id" : "ITEM-2", "itemData" : { "DOI" : "10.1534/g3.111.000406", "ISSN" : "2160-1836",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b7 102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        \nthis is 1/6-1/7 of Drake's 1991 estimate", "page" : "183", "publisher" : "Genetics Society of America",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lastRenderedPageBreak/>
              <w:t>µ</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663378">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ED111F">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τ</w:t>
            </w:r>
          </w:p>
        </w:tc>
        <w:tc>
          <w:tcPr>
            <w:tcW w:w="2858"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2A0DCC">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663378">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ED111F">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2A0DCC">
            <w:pPr>
              <w:pStyle w:val="FigureLegend"/>
              <w:spacing w:line="480" w:lineRule="auto"/>
              <w:rPr>
                <w:i/>
                <w:iCs/>
              </w:rPr>
            </w:pPr>
            <w:r w:rsidRPr="00524B4A">
              <w:rPr>
                <w:i/>
                <w:iCs/>
              </w:rPr>
              <w:t>N</w:t>
            </w:r>
          </w:p>
        </w:tc>
        <w:tc>
          <w:tcPr>
            <w:tcW w:w="2858" w:type="dxa"/>
          </w:tcPr>
          <w:p w:rsidR="003C4248"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2A0DCC">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ED111F">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Escherichia coli: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Escherichia coli.",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C4248" w:rsidP="002A0DCC">
      <w:pPr>
        <w:spacing w:line="480" w:lineRule="auto"/>
      </w:pPr>
    </w:p>
    <w:sectPr w:rsidR="003C4248" w:rsidRPr="003C4248" w:rsidSect="00753267">
      <w:footerReference w:type="default" r:id="rId16"/>
      <w:pgSz w:w="11906" w:h="16838"/>
      <w:pgMar w:top="1440" w:right="1797" w:bottom="1440" w:left="1797"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928DB" w:rsidRDefault="005928DB" w:rsidP="009A122D">
      <w:pPr>
        <w:spacing w:after="0" w:line="240" w:lineRule="auto"/>
      </w:pPr>
      <w:r>
        <w:separator/>
      </w:r>
    </w:p>
  </w:endnote>
  <w:endnote w:type="continuationSeparator" w:id="0">
    <w:p w:rsidR="005928DB" w:rsidRDefault="005928DB"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B71AA37C-0B18-4AC7-8FD3-7A1FED9C5659}"/>
    <w:embedBold r:id="rId2" w:fontKey="{52C48FDB-8546-4677-878B-E60321241556}"/>
    <w:embedItalic r:id="rId3" w:fontKey="{E43D31BB-A4E9-431E-8D27-5B6B51DEE6D3}"/>
    <w:embedBoldItalic r:id="rId4" w:fontKey="{14BE6BB8-7CC6-43DF-BEEE-747353FC48C0}"/>
  </w:font>
  <w:font w:name="Tahoma">
    <w:panose1 w:val="020B0604030504040204"/>
    <w:charset w:val="00"/>
    <w:family w:val="swiss"/>
    <w:pitch w:val="variable"/>
    <w:sig w:usb0="E1002EFF" w:usb1="C000605B" w:usb2="00000029" w:usb3="00000000" w:csb0="000101FF" w:csb1="00000000"/>
    <w:embedRegular r:id="rId5" w:fontKey="{EC72CB63-F500-416F-B0C6-004BAC79597E}"/>
  </w:font>
  <w:font w:name="cmr10">
    <w:charset w:val="00"/>
    <w:family w:val="swiss"/>
    <w:pitch w:val="variable"/>
    <w:sig w:usb0="00000003" w:usb1="00000000" w:usb2="00000000" w:usb3="00000000" w:csb0="00000001" w:csb1="00000000"/>
    <w:embedRegular r:id="rId6" w:fontKey="{CA462031-DCDC-40E2-94CA-F23463DAFB5C}"/>
  </w:font>
  <w:font w:name="Cambria Math">
    <w:panose1 w:val="02040503050406030204"/>
    <w:charset w:val="00"/>
    <w:family w:val="roman"/>
    <w:pitch w:val="variable"/>
    <w:sig w:usb0="E00002FF" w:usb1="420024FF" w:usb2="00000000" w:usb3="00000000" w:csb0="0000019F" w:csb1="00000000"/>
    <w:embedItalic r:id="rId7" w:fontKey="{36651E5A-C157-4D9A-999C-7D73197D138D}"/>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6A278B" w:rsidRDefault="006A278B">
        <w:pPr>
          <w:pStyle w:val="Footer"/>
          <w:jc w:val="center"/>
        </w:pPr>
        <w:r>
          <w:fldChar w:fldCharType="begin"/>
        </w:r>
        <w:r>
          <w:instrText xml:space="preserve"> PAGE   \* MERGEFORMAT </w:instrText>
        </w:r>
        <w:r>
          <w:fldChar w:fldCharType="separate"/>
        </w:r>
        <w:r w:rsidR="008A6B5D">
          <w:rPr>
            <w:noProof/>
          </w:rPr>
          <w:t>16</w:t>
        </w:r>
        <w:r>
          <w:rPr>
            <w:noProof/>
          </w:rPr>
          <w:fldChar w:fldCharType="end"/>
        </w:r>
      </w:p>
    </w:sdtContent>
  </w:sdt>
  <w:p w:rsidR="006A278B" w:rsidRDefault="006A278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928DB" w:rsidRDefault="005928DB" w:rsidP="009A122D">
      <w:pPr>
        <w:spacing w:after="0" w:line="240" w:lineRule="auto"/>
      </w:pPr>
      <w:r>
        <w:separator/>
      </w:r>
    </w:p>
  </w:footnote>
  <w:footnote w:type="continuationSeparator" w:id="0">
    <w:p w:rsidR="005928DB" w:rsidRDefault="005928DB"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oNotDisplayPageBoundaries/>
  <w:embedTrueTypeFont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50D"/>
    <w:rsid w:val="00004B35"/>
    <w:rsid w:val="000056D9"/>
    <w:rsid w:val="00006033"/>
    <w:rsid w:val="00010EC0"/>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315C"/>
    <w:rsid w:val="00083C4D"/>
    <w:rsid w:val="0008670D"/>
    <w:rsid w:val="00090AA3"/>
    <w:rsid w:val="00092B79"/>
    <w:rsid w:val="00095098"/>
    <w:rsid w:val="00096116"/>
    <w:rsid w:val="000A40AD"/>
    <w:rsid w:val="000B0AFE"/>
    <w:rsid w:val="000C23E4"/>
    <w:rsid w:val="000C3573"/>
    <w:rsid w:val="000C6518"/>
    <w:rsid w:val="000C745E"/>
    <w:rsid w:val="000D56CE"/>
    <w:rsid w:val="000E41BA"/>
    <w:rsid w:val="000E60A3"/>
    <w:rsid w:val="000F3C41"/>
    <w:rsid w:val="000F6261"/>
    <w:rsid w:val="000F7D03"/>
    <w:rsid w:val="00101FCD"/>
    <w:rsid w:val="001033CA"/>
    <w:rsid w:val="00125157"/>
    <w:rsid w:val="001307C7"/>
    <w:rsid w:val="001329F2"/>
    <w:rsid w:val="00132ABF"/>
    <w:rsid w:val="00135B27"/>
    <w:rsid w:val="00135E41"/>
    <w:rsid w:val="00142549"/>
    <w:rsid w:val="00153987"/>
    <w:rsid w:val="0017087D"/>
    <w:rsid w:val="00171518"/>
    <w:rsid w:val="001725A7"/>
    <w:rsid w:val="001732C8"/>
    <w:rsid w:val="00175D8E"/>
    <w:rsid w:val="00184C3E"/>
    <w:rsid w:val="001910E3"/>
    <w:rsid w:val="001968C9"/>
    <w:rsid w:val="001A151A"/>
    <w:rsid w:val="001A6C18"/>
    <w:rsid w:val="001C3DA4"/>
    <w:rsid w:val="001C455A"/>
    <w:rsid w:val="001C5D6C"/>
    <w:rsid w:val="001E325E"/>
    <w:rsid w:val="001F1E74"/>
    <w:rsid w:val="001F51E7"/>
    <w:rsid w:val="001F5496"/>
    <w:rsid w:val="00201A26"/>
    <w:rsid w:val="002135AE"/>
    <w:rsid w:val="0021470E"/>
    <w:rsid w:val="00221C7B"/>
    <w:rsid w:val="00223D4A"/>
    <w:rsid w:val="002261F8"/>
    <w:rsid w:val="00232C71"/>
    <w:rsid w:val="0024068F"/>
    <w:rsid w:val="00241A70"/>
    <w:rsid w:val="00245A8B"/>
    <w:rsid w:val="002630C5"/>
    <w:rsid w:val="00271D8B"/>
    <w:rsid w:val="00275A3C"/>
    <w:rsid w:val="00282DE0"/>
    <w:rsid w:val="00290173"/>
    <w:rsid w:val="0029078B"/>
    <w:rsid w:val="00292861"/>
    <w:rsid w:val="00295B91"/>
    <w:rsid w:val="00295FB4"/>
    <w:rsid w:val="002A0DCC"/>
    <w:rsid w:val="002A275A"/>
    <w:rsid w:val="002B1207"/>
    <w:rsid w:val="002B5E98"/>
    <w:rsid w:val="002C490D"/>
    <w:rsid w:val="002C54C0"/>
    <w:rsid w:val="002D501F"/>
    <w:rsid w:val="002D7506"/>
    <w:rsid w:val="002E0EBF"/>
    <w:rsid w:val="002F4E2F"/>
    <w:rsid w:val="00305197"/>
    <w:rsid w:val="00305556"/>
    <w:rsid w:val="00313F54"/>
    <w:rsid w:val="00320207"/>
    <w:rsid w:val="00320610"/>
    <w:rsid w:val="003247B3"/>
    <w:rsid w:val="00325953"/>
    <w:rsid w:val="0033327A"/>
    <w:rsid w:val="00335E62"/>
    <w:rsid w:val="0034713C"/>
    <w:rsid w:val="00347C94"/>
    <w:rsid w:val="00354774"/>
    <w:rsid w:val="00360699"/>
    <w:rsid w:val="003657AC"/>
    <w:rsid w:val="00373875"/>
    <w:rsid w:val="00373E6D"/>
    <w:rsid w:val="003757EA"/>
    <w:rsid w:val="0038310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F5091"/>
    <w:rsid w:val="00401E4A"/>
    <w:rsid w:val="00412A85"/>
    <w:rsid w:val="00414AEF"/>
    <w:rsid w:val="004163AF"/>
    <w:rsid w:val="004178FE"/>
    <w:rsid w:val="00435563"/>
    <w:rsid w:val="0043685D"/>
    <w:rsid w:val="00440833"/>
    <w:rsid w:val="00446BDA"/>
    <w:rsid w:val="00453133"/>
    <w:rsid w:val="0045618B"/>
    <w:rsid w:val="0046652F"/>
    <w:rsid w:val="004703D4"/>
    <w:rsid w:val="004747BD"/>
    <w:rsid w:val="00475C27"/>
    <w:rsid w:val="00477861"/>
    <w:rsid w:val="00482123"/>
    <w:rsid w:val="00483013"/>
    <w:rsid w:val="00483E00"/>
    <w:rsid w:val="00485B00"/>
    <w:rsid w:val="00494EDC"/>
    <w:rsid w:val="004A2989"/>
    <w:rsid w:val="004B1858"/>
    <w:rsid w:val="004B5CB1"/>
    <w:rsid w:val="004C00D1"/>
    <w:rsid w:val="004C0D2C"/>
    <w:rsid w:val="004C16E5"/>
    <w:rsid w:val="004C392E"/>
    <w:rsid w:val="004C5F1B"/>
    <w:rsid w:val="004C737E"/>
    <w:rsid w:val="004C763B"/>
    <w:rsid w:val="004D5FC0"/>
    <w:rsid w:val="004D6F60"/>
    <w:rsid w:val="004E278A"/>
    <w:rsid w:val="004F4440"/>
    <w:rsid w:val="004F5395"/>
    <w:rsid w:val="00511EA8"/>
    <w:rsid w:val="00514DED"/>
    <w:rsid w:val="005202A0"/>
    <w:rsid w:val="0052063A"/>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7E54"/>
    <w:rsid w:val="005928DB"/>
    <w:rsid w:val="005A2F68"/>
    <w:rsid w:val="005B2FE1"/>
    <w:rsid w:val="005B46B9"/>
    <w:rsid w:val="005B487B"/>
    <w:rsid w:val="005B77E2"/>
    <w:rsid w:val="005D511F"/>
    <w:rsid w:val="005D7A01"/>
    <w:rsid w:val="005E0580"/>
    <w:rsid w:val="005E19DB"/>
    <w:rsid w:val="005E3A59"/>
    <w:rsid w:val="005E7700"/>
    <w:rsid w:val="005F1227"/>
    <w:rsid w:val="005F1B6B"/>
    <w:rsid w:val="005F620D"/>
    <w:rsid w:val="005F6245"/>
    <w:rsid w:val="005F6C08"/>
    <w:rsid w:val="00607B56"/>
    <w:rsid w:val="00611840"/>
    <w:rsid w:val="00625517"/>
    <w:rsid w:val="00630B3C"/>
    <w:rsid w:val="00630F02"/>
    <w:rsid w:val="00633ED1"/>
    <w:rsid w:val="006456BB"/>
    <w:rsid w:val="00651511"/>
    <w:rsid w:val="00652D72"/>
    <w:rsid w:val="00663378"/>
    <w:rsid w:val="00665310"/>
    <w:rsid w:val="006733DF"/>
    <w:rsid w:val="0067436B"/>
    <w:rsid w:val="00683120"/>
    <w:rsid w:val="00683B42"/>
    <w:rsid w:val="006911A5"/>
    <w:rsid w:val="00691767"/>
    <w:rsid w:val="0069770A"/>
    <w:rsid w:val="006A278B"/>
    <w:rsid w:val="006A479B"/>
    <w:rsid w:val="006B774C"/>
    <w:rsid w:val="006C02DB"/>
    <w:rsid w:val="006D14E9"/>
    <w:rsid w:val="006D3220"/>
    <w:rsid w:val="006D5802"/>
    <w:rsid w:val="006D6585"/>
    <w:rsid w:val="006F4747"/>
    <w:rsid w:val="00701833"/>
    <w:rsid w:val="007058D2"/>
    <w:rsid w:val="00720682"/>
    <w:rsid w:val="00723F0C"/>
    <w:rsid w:val="00733446"/>
    <w:rsid w:val="00753267"/>
    <w:rsid w:val="00760FC5"/>
    <w:rsid w:val="0077094B"/>
    <w:rsid w:val="00775F58"/>
    <w:rsid w:val="00785EDE"/>
    <w:rsid w:val="007A2944"/>
    <w:rsid w:val="007B25AD"/>
    <w:rsid w:val="007C4DDB"/>
    <w:rsid w:val="007D5C6B"/>
    <w:rsid w:val="007E1D16"/>
    <w:rsid w:val="007E25F3"/>
    <w:rsid w:val="007E4A3D"/>
    <w:rsid w:val="007E6659"/>
    <w:rsid w:val="007F0A97"/>
    <w:rsid w:val="007F101A"/>
    <w:rsid w:val="007F26D6"/>
    <w:rsid w:val="007F656F"/>
    <w:rsid w:val="008062FB"/>
    <w:rsid w:val="00806F37"/>
    <w:rsid w:val="00812097"/>
    <w:rsid w:val="00812DB3"/>
    <w:rsid w:val="00814BE5"/>
    <w:rsid w:val="00817816"/>
    <w:rsid w:val="00817B34"/>
    <w:rsid w:val="00821FF3"/>
    <w:rsid w:val="00824294"/>
    <w:rsid w:val="0082586B"/>
    <w:rsid w:val="00830F34"/>
    <w:rsid w:val="008350C0"/>
    <w:rsid w:val="0085140E"/>
    <w:rsid w:val="00851EBB"/>
    <w:rsid w:val="008643AC"/>
    <w:rsid w:val="00866ADE"/>
    <w:rsid w:val="00870ED3"/>
    <w:rsid w:val="008752E9"/>
    <w:rsid w:val="008851DB"/>
    <w:rsid w:val="00890BB3"/>
    <w:rsid w:val="008967F9"/>
    <w:rsid w:val="008A0C66"/>
    <w:rsid w:val="008A3174"/>
    <w:rsid w:val="008A35F3"/>
    <w:rsid w:val="008A5282"/>
    <w:rsid w:val="008A6B5D"/>
    <w:rsid w:val="008A7A0A"/>
    <w:rsid w:val="008E3DFA"/>
    <w:rsid w:val="008E7880"/>
    <w:rsid w:val="008F5983"/>
    <w:rsid w:val="009040D1"/>
    <w:rsid w:val="00915B29"/>
    <w:rsid w:val="00917C32"/>
    <w:rsid w:val="009207F0"/>
    <w:rsid w:val="00922611"/>
    <w:rsid w:val="00925154"/>
    <w:rsid w:val="00927B26"/>
    <w:rsid w:val="00932C9B"/>
    <w:rsid w:val="0094207C"/>
    <w:rsid w:val="0094540E"/>
    <w:rsid w:val="0094679F"/>
    <w:rsid w:val="00946A45"/>
    <w:rsid w:val="00946BF8"/>
    <w:rsid w:val="00950641"/>
    <w:rsid w:val="0095303A"/>
    <w:rsid w:val="00956C2E"/>
    <w:rsid w:val="009602F2"/>
    <w:rsid w:val="00960FAB"/>
    <w:rsid w:val="00961209"/>
    <w:rsid w:val="00961EB6"/>
    <w:rsid w:val="00963766"/>
    <w:rsid w:val="00965EA3"/>
    <w:rsid w:val="00975E44"/>
    <w:rsid w:val="009770F6"/>
    <w:rsid w:val="009850ED"/>
    <w:rsid w:val="00986F1F"/>
    <w:rsid w:val="00992B7F"/>
    <w:rsid w:val="00992FC4"/>
    <w:rsid w:val="009969E9"/>
    <w:rsid w:val="009A0E7D"/>
    <w:rsid w:val="009A122D"/>
    <w:rsid w:val="009A294A"/>
    <w:rsid w:val="009A2A4B"/>
    <w:rsid w:val="009B5BE5"/>
    <w:rsid w:val="009C438B"/>
    <w:rsid w:val="009D2A59"/>
    <w:rsid w:val="009D3762"/>
    <w:rsid w:val="009D54F1"/>
    <w:rsid w:val="009D699D"/>
    <w:rsid w:val="009E4DC2"/>
    <w:rsid w:val="009E654C"/>
    <w:rsid w:val="009F5B3A"/>
    <w:rsid w:val="00A0028F"/>
    <w:rsid w:val="00A00B27"/>
    <w:rsid w:val="00A03104"/>
    <w:rsid w:val="00A14950"/>
    <w:rsid w:val="00A20010"/>
    <w:rsid w:val="00A20806"/>
    <w:rsid w:val="00A307DC"/>
    <w:rsid w:val="00A30A19"/>
    <w:rsid w:val="00A34949"/>
    <w:rsid w:val="00A35270"/>
    <w:rsid w:val="00A40A47"/>
    <w:rsid w:val="00A575D7"/>
    <w:rsid w:val="00A579F7"/>
    <w:rsid w:val="00A67023"/>
    <w:rsid w:val="00A70358"/>
    <w:rsid w:val="00A709C3"/>
    <w:rsid w:val="00A725E6"/>
    <w:rsid w:val="00A74527"/>
    <w:rsid w:val="00A81E09"/>
    <w:rsid w:val="00A81E4B"/>
    <w:rsid w:val="00A853B5"/>
    <w:rsid w:val="00A9277F"/>
    <w:rsid w:val="00A95F28"/>
    <w:rsid w:val="00A96D14"/>
    <w:rsid w:val="00AB0448"/>
    <w:rsid w:val="00AC2BE1"/>
    <w:rsid w:val="00AC498F"/>
    <w:rsid w:val="00AC687F"/>
    <w:rsid w:val="00AC75F5"/>
    <w:rsid w:val="00AD2B33"/>
    <w:rsid w:val="00AD32AA"/>
    <w:rsid w:val="00AE0B1E"/>
    <w:rsid w:val="00AE42B5"/>
    <w:rsid w:val="00AE4609"/>
    <w:rsid w:val="00AE4A3F"/>
    <w:rsid w:val="00AF1C24"/>
    <w:rsid w:val="00AF5605"/>
    <w:rsid w:val="00B04D05"/>
    <w:rsid w:val="00B10C13"/>
    <w:rsid w:val="00B1479E"/>
    <w:rsid w:val="00B165C4"/>
    <w:rsid w:val="00B17DB4"/>
    <w:rsid w:val="00B25D55"/>
    <w:rsid w:val="00B32510"/>
    <w:rsid w:val="00B37F9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6231"/>
    <w:rsid w:val="00BB0FCA"/>
    <w:rsid w:val="00BB5518"/>
    <w:rsid w:val="00BC359F"/>
    <w:rsid w:val="00BF06EE"/>
    <w:rsid w:val="00BF2DDC"/>
    <w:rsid w:val="00BF336A"/>
    <w:rsid w:val="00C023C7"/>
    <w:rsid w:val="00C11B88"/>
    <w:rsid w:val="00C157F4"/>
    <w:rsid w:val="00C2015F"/>
    <w:rsid w:val="00C2360B"/>
    <w:rsid w:val="00C23983"/>
    <w:rsid w:val="00C24454"/>
    <w:rsid w:val="00C263A9"/>
    <w:rsid w:val="00C32D39"/>
    <w:rsid w:val="00C35E46"/>
    <w:rsid w:val="00C362E9"/>
    <w:rsid w:val="00C36DFD"/>
    <w:rsid w:val="00C40CB3"/>
    <w:rsid w:val="00C43354"/>
    <w:rsid w:val="00C47221"/>
    <w:rsid w:val="00C53C8F"/>
    <w:rsid w:val="00C555BC"/>
    <w:rsid w:val="00C64915"/>
    <w:rsid w:val="00C87978"/>
    <w:rsid w:val="00C96FC9"/>
    <w:rsid w:val="00CA1DD5"/>
    <w:rsid w:val="00CA3636"/>
    <w:rsid w:val="00CA58CA"/>
    <w:rsid w:val="00CA7DA9"/>
    <w:rsid w:val="00CB0741"/>
    <w:rsid w:val="00CB2260"/>
    <w:rsid w:val="00CB2F61"/>
    <w:rsid w:val="00CD0FB7"/>
    <w:rsid w:val="00CD4474"/>
    <w:rsid w:val="00CD660F"/>
    <w:rsid w:val="00CE2189"/>
    <w:rsid w:val="00CE72C5"/>
    <w:rsid w:val="00CE78D0"/>
    <w:rsid w:val="00D104F2"/>
    <w:rsid w:val="00D10D48"/>
    <w:rsid w:val="00D14529"/>
    <w:rsid w:val="00D3522A"/>
    <w:rsid w:val="00D40F2C"/>
    <w:rsid w:val="00D4102F"/>
    <w:rsid w:val="00D56A32"/>
    <w:rsid w:val="00D6393B"/>
    <w:rsid w:val="00D66493"/>
    <w:rsid w:val="00D72D8D"/>
    <w:rsid w:val="00D74797"/>
    <w:rsid w:val="00D747B0"/>
    <w:rsid w:val="00D76319"/>
    <w:rsid w:val="00D82F82"/>
    <w:rsid w:val="00D84632"/>
    <w:rsid w:val="00DA34B7"/>
    <w:rsid w:val="00DB45BB"/>
    <w:rsid w:val="00DB52C0"/>
    <w:rsid w:val="00DB6D14"/>
    <w:rsid w:val="00DB72B7"/>
    <w:rsid w:val="00DB77BD"/>
    <w:rsid w:val="00DD62C4"/>
    <w:rsid w:val="00DD7F71"/>
    <w:rsid w:val="00DE1C4B"/>
    <w:rsid w:val="00DF1FED"/>
    <w:rsid w:val="00DF4FC8"/>
    <w:rsid w:val="00DF6C0E"/>
    <w:rsid w:val="00DF73E5"/>
    <w:rsid w:val="00E01613"/>
    <w:rsid w:val="00E1330F"/>
    <w:rsid w:val="00E1623D"/>
    <w:rsid w:val="00E16366"/>
    <w:rsid w:val="00E1760D"/>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A04C0"/>
    <w:rsid w:val="00EA316D"/>
    <w:rsid w:val="00EA4F71"/>
    <w:rsid w:val="00EB2D0A"/>
    <w:rsid w:val="00EB3214"/>
    <w:rsid w:val="00EB5020"/>
    <w:rsid w:val="00EB6923"/>
    <w:rsid w:val="00EC7EBC"/>
    <w:rsid w:val="00ED08B5"/>
    <w:rsid w:val="00ED111F"/>
    <w:rsid w:val="00ED26AF"/>
    <w:rsid w:val="00ED35AA"/>
    <w:rsid w:val="00EE3B41"/>
    <w:rsid w:val="00EE3CB4"/>
    <w:rsid w:val="00EE6EA2"/>
    <w:rsid w:val="00EE776B"/>
    <w:rsid w:val="00EF0B86"/>
    <w:rsid w:val="00EF3BEC"/>
    <w:rsid w:val="00EF44A6"/>
    <w:rsid w:val="00EF634C"/>
    <w:rsid w:val="00EF797F"/>
    <w:rsid w:val="00F0097B"/>
    <w:rsid w:val="00F00D32"/>
    <w:rsid w:val="00F03785"/>
    <w:rsid w:val="00F052BD"/>
    <w:rsid w:val="00F07DD7"/>
    <w:rsid w:val="00F100B3"/>
    <w:rsid w:val="00F12058"/>
    <w:rsid w:val="00F124DA"/>
    <w:rsid w:val="00F16B10"/>
    <w:rsid w:val="00F23504"/>
    <w:rsid w:val="00F25234"/>
    <w:rsid w:val="00F27D77"/>
    <w:rsid w:val="00F33489"/>
    <w:rsid w:val="00F33EA7"/>
    <w:rsid w:val="00F356B7"/>
    <w:rsid w:val="00F35F7B"/>
    <w:rsid w:val="00F37542"/>
    <w:rsid w:val="00F441B1"/>
    <w:rsid w:val="00F619A9"/>
    <w:rsid w:val="00F62FFA"/>
    <w:rsid w:val="00F71C83"/>
    <w:rsid w:val="00F76B8B"/>
    <w:rsid w:val="00F804BA"/>
    <w:rsid w:val="00F8069F"/>
    <w:rsid w:val="00F83F2E"/>
    <w:rsid w:val="00F84E5B"/>
    <w:rsid w:val="00F8789F"/>
    <w:rsid w:val="00F907A8"/>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777"/>
    <w:rsid w:val="00FD52EB"/>
    <w:rsid w:val="00FE18DA"/>
    <w:rsid w:val="00FE6A55"/>
    <w:rsid w:val="00FF2F6D"/>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BIDR/conf/sideergrads/SIDEER_symposium/" TargetMode="Externa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hyperlink" Target="mailto:lilach.hadany@gmail.com" TargetMode="Externa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3.png"/></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8793454-76D1-4A5A-AD7D-EC01BFEBBA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556</TotalTime>
  <Pages>30</Pages>
  <Words>40414</Words>
  <Characters>202072</Characters>
  <Application>Microsoft Office Word</Application>
  <DocSecurity>0</DocSecurity>
  <Lines>1683</Lines>
  <Paragraphs>484</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420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155</cp:revision>
  <dcterms:created xsi:type="dcterms:W3CDTF">2013-08-25T12:42:00Z</dcterms:created>
  <dcterms:modified xsi:type="dcterms:W3CDTF">2013-12-08T1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